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F493F4" w14:textId="05A04F21" w:rsidR="00C441EC" w:rsidRPr="00F56D59" w:rsidRDefault="00F93385" w:rsidP="00224F24">
      <w:pPr>
        <w:jc w:val="center"/>
        <w:rPr>
          <w:rFonts w:ascii="TH SarabunPSK" w:hAnsi="TH SarabunPSK" w:cs="TH SarabunPSK"/>
          <w:b/>
          <w:bCs/>
          <w:sz w:val="40"/>
          <w:szCs w:val="40"/>
          <w:cs/>
        </w:rPr>
      </w:pPr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การศึกษาปัจจัยที่ส่งผล</w:t>
      </w:r>
      <w:r w:rsidR="004A3474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ต่อ</w:t>
      </w:r>
      <w:r w:rsidR="00C45946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สถานะ</w:t>
      </w:r>
      <w:r w:rsidR="00F33C90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สุขภาพร่างกาย</w:t>
      </w:r>
      <w:r w:rsidR="004A3474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ของนักเรียน</w:t>
      </w:r>
      <w:r w:rsidR="00224F24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มัธยม</w:t>
      </w:r>
      <w:r w:rsidR="009F7D57">
        <w:rPr>
          <w:rFonts w:ascii="TH SarabunPSK" w:hAnsi="TH SarabunPSK" w:cs="TH SarabunPSK" w:hint="cs"/>
          <w:b/>
          <w:bCs/>
          <w:sz w:val="40"/>
          <w:szCs w:val="40"/>
          <w:cs/>
        </w:rPr>
        <w:t>ศึกษา</w:t>
      </w:r>
      <w:r w:rsidR="00224F24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หลักสูตรคณิตศาสตร์และภาษาโปรตุเกส</w:t>
      </w:r>
      <w:r w:rsidR="001D173F">
        <w:rPr>
          <w:rFonts w:ascii="TH SarabunPSK" w:hAnsi="TH SarabunPSK" w:cs="TH SarabunPSK" w:hint="cs"/>
          <w:b/>
          <w:bCs/>
          <w:sz w:val="40"/>
          <w:szCs w:val="40"/>
          <w:cs/>
        </w:rPr>
        <w:t>ของ</w:t>
      </w:r>
      <w:r w:rsidR="009C0A49"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 xml:space="preserve">โรงเรียน </w:t>
      </w:r>
      <w:r w:rsidR="009C0A49" w:rsidRPr="008C2ECC">
        <w:rPr>
          <w:rFonts w:ascii="TH SarabunPSK" w:hAnsi="TH SarabunPSK" w:cs="TH SarabunPSK" w:hint="cs"/>
          <w:b/>
          <w:bCs/>
          <w:color w:val="333333"/>
          <w:sz w:val="40"/>
          <w:szCs w:val="40"/>
          <w:shd w:val="clear" w:color="auto" w:fill="FFFFFF"/>
        </w:rPr>
        <w:t>Gabriel Pereira</w:t>
      </w:r>
      <w:r w:rsidR="009C0A49" w:rsidRPr="00F56D59">
        <w:rPr>
          <w:rFonts w:ascii="TH SarabunPSK" w:hAnsi="TH SarabunPSK" w:cs="TH SarabunPSK" w:hint="cs"/>
          <w:color w:val="333333"/>
          <w:sz w:val="40"/>
          <w:szCs w:val="40"/>
          <w:shd w:val="clear" w:color="auto" w:fill="FFFFFF"/>
          <w:cs/>
        </w:rPr>
        <w:t xml:space="preserve"> </w:t>
      </w:r>
      <w:r w:rsidR="00224F24" w:rsidRPr="00F56D59">
        <w:rPr>
          <w:rFonts w:ascii="TH SarabunPSK" w:hAnsi="TH SarabunPSK" w:cs="TH SarabunPSK" w:hint="cs"/>
          <w:b/>
          <w:bCs/>
          <w:sz w:val="56"/>
          <w:szCs w:val="56"/>
          <w:cs/>
        </w:rPr>
        <w:t xml:space="preserve"> </w:t>
      </w:r>
    </w:p>
    <w:p w14:paraId="26DCB562" w14:textId="77777777" w:rsidR="00C441EC" w:rsidRPr="00F56D59" w:rsidRDefault="00C441EC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7C273DD9" w14:textId="6DBB89E8" w:rsidR="00C441EC" w:rsidRDefault="00C441EC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4EA67B0F" w14:textId="63CBD4B9" w:rsidR="004C451E" w:rsidRDefault="004C451E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18BC856B" w14:textId="77777777" w:rsidR="004C451E" w:rsidRPr="004C451E" w:rsidRDefault="004C451E" w:rsidP="009F7D57">
      <w:pPr>
        <w:rPr>
          <w:rFonts w:ascii="TH SarabunPSK" w:hAnsi="TH SarabunPSK" w:cs="TH SarabunPSK"/>
          <w:b/>
          <w:bCs/>
          <w:sz w:val="40"/>
          <w:szCs w:val="40"/>
        </w:rPr>
      </w:pPr>
    </w:p>
    <w:p w14:paraId="087CB874" w14:textId="77777777" w:rsidR="00C441EC" w:rsidRPr="00F56D59" w:rsidRDefault="00C441EC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33BCEF1E" w14:textId="77777777" w:rsidR="00C441EC" w:rsidRPr="00F56D59" w:rsidRDefault="00C441EC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นางสาว</w:t>
      </w:r>
      <w:proofErr w:type="spellStart"/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วฤษ</w:t>
      </w:r>
      <w:proofErr w:type="spellEnd"/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ดี  ดวง</w:t>
      </w:r>
      <w:proofErr w:type="spellStart"/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ราษี</w:t>
      </w:r>
      <w:proofErr w:type="spellEnd"/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 xml:space="preserve">  </w:t>
      </w:r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ab/>
      </w:r>
      <w:r w:rsidRPr="00F56D59">
        <w:rPr>
          <w:rFonts w:ascii="TH SarabunPSK" w:hAnsi="TH SarabunPSK" w:cs="TH SarabunPSK" w:hint="cs"/>
          <w:b/>
          <w:bCs/>
          <w:sz w:val="40"/>
          <w:szCs w:val="40"/>
        </w:rPr>
        <w:t xml:space="preserve">B6301071  </w:t>
      </w:r>
    </w:p>
    <w:p w14:paraId="722E157B" w14:textId="77777777" w:rsidR="00C441EC" w:rsidRPr="00F56D59" w:rsidRDefault="00C441EC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  <w:proofErr w:type="gramStart"/>
      <w:r w:rsidRPr="00F56D59">
        <w:rPr>
          <w:rFonts w:ascii="TH SarabunPSK" w:hAnsi="TH SarabunPSK" w:cs="TH SarabunPSK" w:hint="cs"/>
          <w:b/>
          <w:bCs/>
          <w:sz w:val="40"/>
          <w:szCs w:val="40"/>
        </w:rPr>
        <w:t>E-mail :</w:t>
      </w:r>
      <w:proofErr w:type="gramEnd"/>
      <w:r w:rsidRPr="00F56D59">
        <w:rPr>
          <w:rFonts w:ascii="TH SarabunPSK" w:hAnsi="TH SarabunPSK" w:cs="TH SarabunPSK" w:hint="cs"/>
          <w:b/>
          <w:bCs/>
          <w:sz w:val="40"/>
          <w:szCs w:val="40"/>
        </w:rPr>
        <w:t xml:space="preserve"> warissadee12345@gmail.com</w:t>
      </w:r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 xml:space="preserve">  </w:t>
      </w:r>
    </w:p>
    <w:p w14:paraId="6CFB09BD" w14:textId="6F100B9E" w:rsidR="00C441EC" w:rsidRDefault="00C441EC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  <w:r w:rsidRPr="00F56D59">
        <w:rPr>
          <w:rFonts w:ascii="TH SarabunPSK" w:hAnsi="TH SarabunPSK" w:cs="TH SarabunPSK" w:hint="cs"/>
          <w:b/>
          <w:bCs/>
          <w:sz w:val="40"/>
          <w:szCs w:val="40"/>
          <w:cs/>
        </w:rPr>
        <w:t>โทรศัพท์</w:t>
      </w:r>
      <w:r w:rsidRPr="00F56D59">
        <w:rPr>
          <w:rFonts w:ascii="TH SarabunPSK" w:hAnsi="TH SarabunPSK" w:cs="TH SarabunPSK" w:hint="cs"/>
          <w:b/>
          <w:bCs/>
          <w:sz w:val="40"/>
          <w:szCs w:val="40"/>
        </w:rPr>
        <w:t xml:space="preserve"> : 0826896135</w:t>
      </w:r>
    </w:p>
    <w:p w14:paraId="559AA4BB" w14:textId="45684803" w:rsidR="009F7D57" w:rsidRDefault="009F7D57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4C9F706F" w14:textId="1BA927E5" w:rsidR="009F7D57" w:rsidRDefault="009F7D57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436C404D" w14:textId="77777777" w:rsidR="009F7D57" w:rsidRDefault="009F7D57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4BBE1502" w14:textId="77777777" w:rsidR="009F7D57" w:rsidRDefault="009F7D57" w:rsidP="00C441EC">
      <w:pPr>
        <w:jc w:val="center"/>
        <w:rPr>
          <w:rFonts w:ascii="TH SarabunPSK" w:hAnsi="TH SarabunPSK" w:cs="TH SarabunPSK"/>
          <w:b/>
          <w:bCs/>
          <w:sz w:val="40"/>
          <w:szCs w:val="40"/>
        </w:rPr>
      </w:pPr>
    </w:p>
    <w:p w14:paraId="75B193D0" w14:textId="77777777" w:rsidR="00407C19" w:rsidRPr="008C2ECC" w:rsidRDefault="00407C19">
      <w:pPr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br w:type="page"/>
      </w:r>
    </w:p>
    <w:p w14:paraId="38809204" w14:textId="77777777" w:rsidR="00407C19" w:rsidRPr="008C2ECC" w:rsidRDefault="008137FE" w:rsidP="00F56D59">
      <w:pPr>
        <w:jc w:val="center"/>
        <w:rPr>
          <w:rFonts w:ascii="TH SarabunPSK" w:hAnsi="TH SarabunPSK" w:cs="TH SarabunPSK"/>
          <w:b/>
          <w:bCs/>
          <w:sz w:val="36"/>
          <w:szCs w:val="36"/>
          <w:cs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บทคัดย่อ</w:t>
      </w:r>
    </w:p>
    <w:p w14:paraId="034AFAB0" w14:textId="6218EA07" w:rsidR="001D173F" w:rsidRDefault="00C45946" w:rsidP="00F56D59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ศึกษาปัจจัย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>ที่ส่งผลต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สถานะ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>สุขภาพร่างกายของนักเรียนมัธยม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ศึกษา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>หลักสูตรคณิตศาสตร์และภาษาโปรตุเกส</w:t>
      </w:r>
      <w:r w:rsidR="001D173F">
        <w:rPr>
          <w:rFonts w:ascii="TH SarabunPSK" w:hAnsi="TH SarabunPSK" w:cs="TH SarabunPSK" w:hint="cs"/>
          <w:sz w:val="32"/>
          <w:szCs w:val="32"/>
          <w:cs/>
        </w:rPr>
        <w:t>ของ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="00224F24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224F24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785060" w:rsidRPr="008C2ECC">
        <w:rPr>
          <w:rFonts w:ascii="TH SarabunPSK" w:hAnsi="TH SarabunPSK" w:cs="TH SarabunPSK" w:hint="cs"/>
          <w:sz w:val="32"/>
          <w:szCs w:val="32"/>
          <w:cs/>
        </w:rPr>
        <w:t>ในประเทศโปรตุเกส</w:t>
      </w:r>
      <w:r w:rsidR="008234F2">
        <w:rPr>
          <w:rFonts w:ascii="TH SarabunPSK" w:hAnsi="TH SarabunPSK" w:cs="TH SarabunPSK" w:hint="cs"/>
          <w:sz w:val="32"/>
          <w:szCs w:val="32"/>
          <w:cs/>
        </w:rPr>
        <w:t xml:space="preserve"> เพื่อ</w:t>
      </w:r>
      <w:r w:rsidR="005E09EA">
        <w:rPr>
          <w:rFonts w:ascii="TH SarabunPSK" w:hAnsi="TH SarabunPSK" w:cs="TH SarabunPSK" w:hint="cs"/>
          <w:sz w:val="32"/>
          <w:szCs w:val="32"/>
          <w:cs/>
        </w:rPr>
        <w:t>เป็น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ประโยชน์</w:t>
      </w:r>
      <w:r w:rsidR="005E09EA">
        <w:rPr>
          <w:rFonts w:ascii="TH SarabunPSK" w:hAnsi="TH SarabunPSK" w:cs="TH SarabunPSK" w:hint="cs"/>
          <w:sz w:val="32"/>
          <w:szCs w:val="32"/>
          <w:cs/>
        </w:rPr>
        <w:t>อ้างอิง</w:t>
      </w:r>
      <w:r w:rsidR="008234F2">
        <w:rPr>
          <w:rFonts w:ascii="TH SarabunPSK" w:hAnsi="TH SarabunPSK" w:cs="TH SarabunPSK" w:hint="cs"/>
          <w:sz w:val="32"/>
          <w:szCs w:val="32"/>
          <w:cs/>
        </w:rPr>
        <w:t>ในการเตรียมตัวดูแลสถานะสุขภาพ</w:t>
      </w:r>
      <w:r w:rsidR="005E09EA">
        <w:rPr>
          <w:rFonts w:ascii="TH SarabunPSK" w:hAnsi="TH SarabunPSK" w:cs="TH SarabunPSK" w:hint="cs"/>
          <w:sz w:val="32"/>
          <w:szCs w:val="32"/>
          <w:cs/>
        </w:rPr>
        <w:t xml:space="preserve">หรือเป็นเกณฑ์ในการให้คำแนะนำแก่นักเรียน </w:t>
      </w:r>
      <w:r w:rsidR="00785060" w:rsidRPr="008C2ECC">
        <w:rPr>
          <w:rFonts w:ascii="TH SarabunPSK" w:hAnsi="TH SarabunPSK" w:cs="TH SarabunPSK" w:hint="cs"/>
          <w:sz w:val="32"/>
          <w:szCs w:val="32"/>
          <w:cs/>
        </w:rPr>
        <w:t>โดยใช้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>ชุด</w:t>
      </w:r>
      <w:r w:rsidR="00785060" w:rsidRPr="008C2ECC">
        <w:rPr>
          <w:rFonts w:ascii="TH SarabunPSK" w:hAnsi="TH SarabunPSK" w:cs="TH SarabunPSK" w:hint="cs"/>
          <w:sz w:val="32"/>
          <w:szCs w:val="32"/>
          <w:cs/>
        </w:rPr>
        <w:t>ข้อมูล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>ทุติยภูมิที่ชื่อ</w:t>
      </w:r>
      <w:r w:rsidR="00125711" w:rsidRPr="008C2ECC">
        <w:rPr>
          <w:rFonts w:ascii="TH SarabunPSK" w:hAnsi="TH SarabunPSK" w:cs="TH SarabunPSK" w:hint="cs"/>
          <w:sz w:val="32"/>
          <w:szCs w:val="32"/>
          <w:cs/>
        </w:rPr>
        <w:t>ว่า</w:t>
      </w:r>
      <w:r w:rsidR="00557BA4" w:rsidRPr="008C2ECC">
        <w:rPr>
          <w:rFonts w:ascii="TH SarabunPSK" w:hAnsi="TH SarabunPSK" w:cs="TH SarabunPSK" w:hint="cs"/>
          <w:sz w:val="32"/>
          <w:szCs w:val="32"/>
        </w:rPr>
        <w:t xml:space="preserve"> “Student Alcohol Consumption” </w:t>
      </w:r>
      <w:r w:rsidR="00125711" w:rsidRPr="008C2ECC">
        <w:rPr>
          <w:rFonts w:ascii="TH SarabunPSK" w:hAnsi="TH SarabunPSK" w:cs="TH SarabunPSK" w:hint="cs"/>
          <w:sz w:val="32"/>
          <w:szCs w:val="32"/>
          <w:cs/>
        </w:rPr>
        <w:t>เป็นการดึงข้อมูลบางส่วนในเรื่องของปัจจัยที่ส่งผลต่อสถานะสุขภาพ และใ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ช้</w:t>
      </w:r>
      <w:r w:rsidR="002A2C49" w:rsidRPr="008C2ECC">
        <w:rPr>
          <w:rFonts w:ascii="TH SarabunPSK" w:hAnsi="TH SarabunPSK" w:cs="TH SarabunPSK" w:hint="cs"/>
          <w:sz w:val="32"/>
          <w:szCs w:val="32"/>
          <w:cs/>
        </w:rPr>
        <w:t>แบบสอบถามออนไลน์</w:t>
      </w:r>
      <w:r w:rsidR="00125711" w:rsidRPr="008C2ECC">
        <w:rPr>
          <w:rFonts w:ascii="TH SarabunPSK" w:hAnsi="TH SarabunPSK" w:cs="TH SarabunPSK" w:hint="cs"/>
          <w:sz w:val="32"/>
          <w:szCs w:val="32"/>
          <w:cs/>
        </w:rPr>
        <w:t>เป็น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 xml:space="preserve">แบบประมาณค่า </w:t>
      </w:r>
      <w:r w:rsidR="00224F24" w:rsidRPr="008C2ECC">
        <w:rPr>
          <w:rFonts w:ascii="TH SarabunPSK" w:hAnsi="TH SarabunPSK" w:cs="TH SarabunPSK" w:hint="cs"/>
          <w:sz w:val="32"/>
          <w:szCs w:val="32"/>
        </w:rPr>
        <w:t xml:space="preserve">5 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>ระดับ</w:t>
      </w:r>
      <w:r w:rsidR="002A2C49" w:rsidRPr="008C2ECC">
        <w:rPr>
          <w:rFonts w:ascii="TH SarabunPSK" w:hAnsi="TH SarabunPSK" w:cs="TH SarabunPSK" w:hint="cs"/>
          <w:sz w:val="32"/>
          <w:szCs w:val="32"/>
          <w:cs/>
        </w:rPr>
        <w:t xml:space="preserve"> ซึ่งกลุ่มตัวอย่างที่ใช้ในการวิจัย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 xml:space="preserve"> ได้แก่ นักเรียนมัธยม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ศึกษา</w:t>
      </w:r>
      <w:r w:rsidR="00224F24" w:rsidRPr="008C2ECC">
        <w:rPr>
          <w:rFonts w:ascii="TH SarabunPSK" w:hAnsi="TH SarabunPSK" w:cs="TH SarabunPSK" w:hint="cs"/>
          <w:sz w:val="32"/>
          <w:szCs w:val="32"/>
          <w:cs/>
        </w:rPr>
        <w:t>หลักสูตรคณิตศาสตร์</w:t>
      </w:r>
      <w:r w:rsidR="008234F2">
        <w:rPr>
          <w:rFonts w:ascii="TH SarabunPSK" w:hAnsi="TH SarabunPSK" w:cs="TH SarabunPSK" w:hint="cs"/>
          <w:sz w:val="32"/>
          <w:szCs w:val="32"/>
          <w:cs/>
        </w:rPr>
        <w:t>และ</w:t>
      </w:r>
      <w:r w:rsidR="008234F2" w:rsidRPr="008C2ECC">
        <w:rPr>
          <w:rFonts w:ascii="TH SarabunPSK" w:hAnsi="TH SarabunPSK" w:cs="TH SarabunPSK" w:hint="cs"/>
          <w:sz w:val="32"/>
          <w:szCs w:val="32"/>
          <w:cs/>
        </w:rPr>
        <w:t>ภาษาโปรตุเกส</w:t>
      </w:r>
      <w:r w:rsidR="008234F2">
        <w:rPr>
          <w:rFonts w:ascii="TH SarabunPSK" w:hAnsi="TH SarabunPSK" w:cs="TH SarabunPSK" w:hint="cs"/>
          <w:sz w:val="32"/>
          <w:szCs w:val="32"/>
          <w:cs/>
        </w:rPr>
        <w:t>แบ่งเป็นกลุ่มละ 199 คนตามลำดับ</w:t>
      </w:r>
      <w:r w:rsidR="008D6DF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C65ECE" w:rsidRPr="008C2ECC">
        <w:rPr>
          <w:rFonts w:ascii="TH SarabunPSK" w:hAnsi="TH SarabunPSK" w:cs="TH SarabunPSK" w:hint="cs"/>
          <w:sz w:val="32"/>
          <w:szCs w:val="32"/>
          <w:cs/>
        </w:rPr>
        <w:t>โดยสถิติที่ใช้การวิเคราะห์ข้อมูลส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ำ</w:t>
      </w:r>
      <w:r w:rsidR="00C65ECE" w:rsidRPr="008C2ECC">
        <w:rPr>
          <w:rFonts w:ascii="TH SarabunPSK" w:hAnsi="TH SarabunPSK" w:cs="TH SarabunPSK" w:hint="cs"/>
          <w:sz w:val="32"/>
          <w:szCs w:val="32"/>
          <w:cs/>
        </w:rPr>
        <w:t xml:space="preserve">หรับงานวิจัยนี้ จะแบ่งออกเป็น </w:t>
      </w:r>
      <w:r w:rsidR="00C65ECE" w:rsidRPr="008C2ECC">
        <w:rPr>
          <w:rFonts w:ascii="TH SarabunPSK" w:hAnsi="TH SarabunPSK" w:cs="TH SarabunPSK" w:hint="cs"/>
          <w:sz w:val="32"/>
          <w:szCs w:val="32"/>
        </w:rPr>
        <w:t xml:space="preserve">2 </w:t>
      </w:r>
      <w:r w:rsidR="00C65ECE" w:rsidRPr="008C2ECC">
        <w:rPr>
          <w:rFonts w:ascii="TH SarabunPSK" w:hAnsi="TH SarabunPSK" w:cs="TH SarabunPSK" w:hint="cs"/>
          <w:sz w:val="32"/>
          <w:szCs w:val="32"/>
          <w:cs/>
        </w:rPr>
        <w:t>ประเภท ได้แก่</w:t>
      </w:r>
      <w:r w:rsidR="00C65ECE" w:rsidRPr="008C2ECC">
        <w:rPr>
          <w:rFonts w:ascii="TH SarabunPSK" w:hAnsi="TH SarabunPSK" w:cs="TH SarabunPSK" w:hint="cs"/>
          <w:sz w:val="32"/>
          <w:szCs w:val="32"/>
        </w:rPr>
        <w:t xml:space="preserve"> 1. </w:t>
      </w:r>
      <w:r w:rsidR="00C65ECE"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ข้อมูลเชิงพรรณนา (</w:t>
      </w:r>
      <w:r w:rsidR="00C65ECE" w:rsidRPr="008C2ECC">
        <w:rPr>
          <w:rFonts w:ascii="TH SarabunPSK" w:hAnsi="TH SarabunPSK" w:cs="TH SarabunPSK" w:hint="cs"/>
          <w:sz w:val="32"/>
          <w:szCs w:val="32"/>
        </w:rPr>
        <w:t xml:space="preserve">Descriptive Statistics) 2. </w:t>
      </w:r>
      <w:r w:rsidR="00C65ECE"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เชิงอนุมาน (</w:t>
      </w:r>
      <w:r w:rsidR="00C65ECE" w:rsidRPr="008C2ECC">
        <w:rPr>
          <w:rFonts w:ascii="TH SarabunPSK" w:hAnsi="TH SarabunPSK" w:cs="TH SarabunPSK" w:hint="cs"/>
          <w:sz w:val="32"/>
          <w:szCs w:val="32"/>
        </w:rPr>
        <w:t xml:space="preserve">Inferential Statistics) </w:t>
      </w:r>
      <w:r w:rsidR="008137FE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D173F">
        <w:rPr>
          <w:rFonts w:ascii="TH SarabunPSK" w:hAnsi="TH SarabunPSK" w:cs="TH SarabunPSK" w:hint="cs"/>
          <w:sz w:val="32"/>
          <w:szCs w:val="32"/>
          <w:cs/>
        </w:rPr>
        <w:t xml:space="preserve">  </w:t>
      </w:r>
    </w:p>
    <w:p w14:paraId="376E7C3E" w14:textId="20318E6F" w:rsidR="00C45946" w:rsidRPr="008C2ECC" w:rsidRDefault="008137FE" w:rsidP="00F56D59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ผลการวิจัยการทดสอบสมมติฐา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พบว่า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คุณภาพของความสัมพันธ์ในครอบครัว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ปัจจัยด้าน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การบริโภคเครื่องดื่มแอลกอฮอล์ในช่วงสุดสัปดาห์</w:t>
      </w:r>
      <w:r w:rsidR="00785060" w:rsidRPr="008C2ECC">
        <w:rPr>
          <w:rFonts w:ascii="TH SarabunPSK" w:hAnsi="TH SarabunPSK" w:cs="TH SarabunPSK" w:hint="cs"/>
          <w:sz w:val="32"/>
          <w:szCs w:val="32"/>
          <w:cs/>
        </w:rPr>
        <w:t xml:space="preserve"> มีอิทธิพลต่อสถานะ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สุขภาพร่างกายของนักเรียนมัธยมหลักสูตรคณิตศาสตร์และภาษาโปรตุเกส</w:t>
      </w:r>
      <w:r w:rsidR="001D173F"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ในประเทศโปรตุเกส</w:t>
      </w:r>
      <w:r w:rsidR="008234F2">
        <w:rPr>
          <w:rFonts w:ascii="TH SarabunPSK" w:hAnsi="TH SarabunPSK" w:cs="TH SarabunPSK"/>
          <w:sz w:val="32"/>
          <w:szCs w:val="32"/>
        </w:rPr>
        <w:t xml:space="preserve"> 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ดังนั้น สถานะสุขภาพที่ดีของนักเรียนควร</w:t>
      </w:r>
      <w:r w:rsidR="005E09EA">
        <w:rPr>
          <w:rFonts w:ascii="TH SarabunPSK" w:hAnsi="TH SarabunPSK" w:cs="TH SarabunPSK" w:hint="cs"/>
          <w:sz w:val="32"/>
          <w:szCs w:val="32"/>
          <w:cs/>
        </w:rPr>
        <w:t>ที่จะได้รับ</w:t>
      </w:r>
      <w:r w:rsidR="008234F2">
        <w:rPr>
          <w:rFonts w:ascii="TH SarabunPSK" w:hAnsi="TH SarabunPSK" w:cs="TH SarabunPSK" w:hint="cs"/>
          <w:sz w:val="32"/>
          <w:szCs w:val="32"/>
          <w:cs/>
        </w:rPr>
        <w:t>ค</w:t>
      </w:r>
      <w:r w:rsidR="005E09EA">
        <w:rPr>
          <w:rFonts w:ascii="TH SarabunPSK" w:hAnsi="TH SarabunPSK" w:cs="TH SarabunPSK" w:hint="cs"/>
          <w:sz w:val="32"/>
          <w:szCs w:val="32"/>
          <w:cs/>
        </w:rPr>
        <w:t>ำ</w:t>
      </w:r>
      <w:r w:rsidR="008234F2">
        <w:rPr>
          <w:rFonts w:ascii="TH SarabunPSK" w:hAnsi="TH SarabunPSK" w:cs="TH SarabunPSK" w:hint="cs"/>
          <w:sz w:val="32"/>
          <w:szCs w:val="32"/>
          <w:cs/>
        </w:rPr>
        <w:t>แนะนำ</w:t>
      </w:r>
      <w:r w:rsidR="005E09EA">
        <w:rPr>
          <w:rFonts w:ascii="TH SarabunPSK" w:hAnsi="TH SarabunPSK" w:cs="TH SarabunPSK" w:hint="cs"/>
          <w:sz w:val="32"/>
          <w:szCs w:val="32"/>
          <w:cs/>
        </w:rPr>
        <w:t>จากผู้ใหญ่หรือเป็นการนำผลการวิจัยเป็นเกณฑ์ในการศึกษา ให้คำแนะนำ วิธีป้องกันเพื่อให้นักเรียนหรือวัยรุ่นมีสถานะสุขภาพที่ดีอย่างมีประสิทธิภาพ</w:t>
      </w:r>
    </w:p>
    <w:p w14:paraId="66255D62" w14:textId="77777777" w:rsidR="00532B47" w:rsidRDefault="00C45946" w:rsidP="00224F24">
      <w:pPr>
        <w:pStyle w:val="a3"/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คำสำคัญ </w:t>
      </w:r>
      <w:r w:rsidRPr="008C2ECC">
        <w:rPr>
          <w:rFonts w:ascii="TH SarabunPSK" w:hAnsi="TH SarabunPSK" w:cs="TH SarabunPSK" w:hint="cs"/>
          <w:sz w:val="32"/>
          <w:szCs w:val="32"/>
        </w:rPr>
        <w:t>: 1.</w:t>
      </w:r>
      <w:r w:rsidR="001D173F">
        <w:rPr>
          <w:rFonts w:ascii="TH SarabunPSK" w:hAnsi="TH SarabunPSK" w:cs="TH SarabunPSK"/>
          <w:sz w:val="32"/>
          <w:szCs w:val="32"/>
        </w:rPr>
        <w:t xml:space="preserve"> </w:t>
      </w:r>
      <w:r w:rsidR="001D173F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1D173F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 2.</w:t>
      </w:r>
      <w:r w:rsidR="001D173F"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="001D173F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="001D173F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</w:p>
    <w:p w14:paraId="38AF90FD" w14:textId="77777777" w:rsidR="00532B47" w:rsidRDefault="001D173F" w:rsidP="00224F24">
      <w:pPr>
        <w:pStyle w:val="a3"/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</w:pP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3.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4.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ทำงาน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</w:p>
    <w:p w14:paraId="12787829" w14:textId="77777777" w:rsidR="00532B47" w:rsidRDefault="001D173F" w:rsidP="00224F24">
      <w:pPr>
        <w:pStyle w:val="a3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5.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6</w:t>
      </w:r>
      <w:r w:rsidR="00C45946" w:rsidRPr="008C2ECC">
        <w:rPr>
          <w:rFonts w:ascii="TH SarabunPSK" w:hAnsi="TH SarabunPSK" w:cs="TH SarabunPSK" w:hint="cs"/>
          <w:sz w:val="32"/>
          <w:szCs w:val="32"/>
        </w:rPr>
        <w:t xml:space="preserve">. </w:t>
      </w:r>
      <w:r>
        <w:rPr>
          <w:rFonts w:ascii="TH SarabunPSK" w:hAnsi="TH SarabunPSK" w:cs="TH SarabunPSK" w:hint="cs"/>
          <w:sz w:val="32"/>
          <w:szCs w:val="32"/>
          <w:cs/>
        </w:rPr>
        <w:t>นักเรียน</w:t>
      </w:r>
      <w:r w:rsidR="00C45946" w:rsidRPr="008C2ECC">
        <w:rPr>
          <w:rFonts w:ascii="TH SarabunPSK" w:hAnsi="TH SarabunPSK" w:cs="TH SarabunPSK" w:hint="cs"/>
          <w:sz w:val="32"/>
          <w:szCs w:val="32"/>
          <w:cs/>
        </w:rPr>
        <w:t xml:space="preserve">หลักสูตรคณิตศาสตร์ </w:t>
      </w:r>
    </w:p>
    <w:p w14:paraId="0C327E00" w14:textId="425A04D7" w:rsidR="001D173F" w:rsidRPr="008C2ECC" w:rsidRDefault="001D173F" w:rsidP="00224F24">
      <w:pPr>
        <w:pStyle w:val="a3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</w:rPr>
        <w:t xml:space="preserve"> 7</w:t>
      </w:r>
      <w:r w:rsidR="00C45946" w:rsidRPr="008C2ECC">
        <w:rPr>
          <w:rFonts w:ascii="TH SarabunPSK" w:hAnsi="TH SarabunPSK" w:cs="TH SarabunPSK" w:hint="cs"/>
          <w:sz w:val="32"/>
          <w:szCs w:val="32"/>
        </w:rPr>
        <w:t>.</w:t>
      </w:r>
      <w:r>
        <w:rPr>
          <w:rFonts w:ascii="TH SarabunPSK" w:hAnsi="TH SarabunPSK" w:cs="TH SarabunPSK" w:hint="cs"/>
          <w:sz w:val="32"/>
          <w:szCs w:val="32"/>
          <w:cs/>
        </w:rPr>
        <w:t>นักเรียน</w:t>
      </w:r>
      <w:r w:rsidR="00C45946" w:rsidRPr="008C2ECC">
        <w:rPr>
          <w:rFonts w:ascii="TH SarabunPSK" w:hAnsi="TH SarabunPSK" w:cs="TH SarabunPSK" w:hint="cs"/>
          <w:sz w:val="32"/>
          <w:szCs w:val="32"/>
          <w:cs/>
        </w:rPr>
        <w:t xml:space="preserve">หลักสูตรภาษาโปรตุเกส </w:t>
      </w:r>
      <w:r>
        <w:rPr>
          <w:rFonts w:ascii="TH SarabunPSK" w:hAnsi="TH SarabunPSK" w:cs="TH SarabunPSK"/>
          <w:sz w:val="32"/>
          <w:szCs w:val="32"/>
        </w:rPr>
        <w:t>8</w:t>
      </w:r>
      <w:r w:rsidR="00C45946" w:rsidRPr="008C2ECC">
        <w:rPr>
          <w:rFonts w:ascii="TH SarabunPSK" w:hAnsi="TH SarabunPSK" w:cs="TH SarabunPSK" w:hint="cs"/>
          <w:sz w:val="32"/>
          <w:szCs w:val="32"/>
        </w:rPr>
        <w:t xml:space="preserve">. </w:t>
      </w:r>
      <w:r w:rsidR="00C45946" w:rsidRPr="008C2ECC">
        <w:rPr>
          <w:rFonts w:ascii="TH SarabunPSK" w:hAnsi="TH SarabunPSK" w:cs="TH SarabunPSK" w:hint="cs"/>
          <w:sz w:val="32"/>
          <w:szCs w:val="32"/>
          <w:cs/>
        </w:rPr>
        <w:t>สถานะสุขภาพ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24A139BB" w14:textId="07F990BE" w:rsidR="00C45946" w:rsidRPr="008C2ECC" w:rsidRDefault="00C45946" w:rsidP="00224F24">
      <w:pPr>
        <w:pStyle w:val="a3"/>
        <w:rPr>
          <w:rFonts w:ascii="TH SarabunPSK" w:hAnsi="TH SarabunPSK" w:cs="TH SarabunPSK"/>
          <w:sz w:val="32"/>
          <w:szCs w:val="32"/>
        </w:rPr>
      </w:pPr>
    </w:p>
    <w:p w14:paraId="5830814A" w14:textId="77777777" w:rsidR="00DA2134" w:rsidRPr="008C2ECC" w:rsidRDefault="00551811" w:rsidP="00DA2134">
      <w:pPr>
        <w:pStyle w:val="a3"/>
        <w:tabs>
          <w:tab w:val="left" w:pos="6175"/>
        </w:tabs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ab/>
      </w:r>
    </w:p>
    <w:p w14:paraId="57DCE33A" w14:textId="77777777" w:rsidR="00884A2C" w:rsidRPr="008C2ECC" w:rsidRDefault="00884A2C" w:rsidP="00DA2134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5005FEC3" w14:textId="77777777" w:rsidR="00884A2C" w:rsidRPr="008C2ECC" w:rsidRDefault="00884A2C" w:rsidP="00DA2134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110B5EC0" w14:textId="77777777" w:rsidR="00884A2C" w:rsidRPr="008C2ECC" w:rsidRDefault="00884A2C" w:rsidP="00DA2134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7C3EB267" w14:textId="77777777" w:rsidR="00884A2C" w:rsidRPr="008C2ECC" w:rsidRDefault="00884A2C" w:rsidP="00DA2134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0C4F24A3" w14:textId="77777777" w:rsidR="00884A2C" w:rsidRPr="008C2ECC" w:rsidRDefault="00884A2C" w:rsidP="00DA2134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25C4DCEE" w14:textId="77777777" w:rsidR="008C2ECC" w:rsidRDefault="008C2ECC" w:rsidP="00680B78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1F4B74A9" w14:textId="70952BF9" w:rsidR="00DA2134" w:rsidRPr="008C2ECC" w:rsidRDefault="00D72952" w:rsidP="00680B78">
      <w:pPr>
        <w:tabs>
          <w:tab w:val="left" w:pos="1911"/>
        </w:tabs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บทนำ</w:t>
      </w:r>
    </w:p>
    <w:p w14:paraId="2CC72EEB" w14:textId="4D3014F8" w:rsidR="00884A2C" w:rsidRPr="008C2ECC" w:rsidRDefault="002469C9" w:rsidP="008C2ECC">
      <w:pPr>
        <w:pStyle w:val="a3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              </w:t>
      </w:r>
      <w:r w:rsidR="00680B78"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="00680B78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680B78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680B78" w:rsidRPr="008C2ECC">
        <w:rPr>
          <w:rFonts w:ascii="TH SarabunPSK" w:hAnsi="TH SarabunPSK" w:cs="TH SarabunPSK" w:hint="cs"/>
          <w:sz w:val="32"/>
          <w:szCs w:val="32"/>
          <w:cs/>
        </w:rPr>
        <w:t>ในประเทศโปรตุเกส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 xml:space="preserve">เป็นโรงเรียนมัธยมที่มีนักเรียนตั้งแต่อายุ </w:t>
      </w:r>
      <w:r w:rsidR="002057C6" w:rsidRPr="008C2ECC">
        <w:rPr>
          <w:rFonts w:ascii="TH SarabunPSK" w:hAnsi="TH SarabunPSK" w:cs="TH SarabunPSK" w:hint="cs"/>
          <w:sz w:val="32"/>
          <w:szCs w:val="32"/>
        </w:rPr>
        <w:t xml:space="preserve">13-19 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 xml:space="preserve">ปี ซึ่งนักเรียนในโรงเรียน </w:t>
      </w:r>
      <w:r w:rsidR="002057C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2057C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โดยส่วนใหญ่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มีสุขภาพ</w:t>
      </w:r>
      <w:r w:rsidR="00C64897" w:rsidRPr="008C2ECC">
        <w:rPr>
          <w:rFonts w:ascii="TH SarabunPSK" w:hAnsi="TH SarabunPSK" w:cs="TH SarabunPSK" w:hint="cs"/>
          <w:sz w:val="32"/>
          <w:szCs w:val="32"/>
          <w:cs/>
        </w:rPr>
        <w:t>ร่างกายและจิตใจที่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ข็งแรง แต่ยังพบอั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ตราการตาย การเจ็บป่วย</w:t>
      </w:r>
      <w:r w:rsidR="002057C6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และการเสียชีวิตก่อนวัยอันควรอันเกิดจากปัจจัยหลายๆ</w:t>
      </w:r>
      <w:r w:rsidR="001D173F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อย่าง อาทิเช่น การดื่มแ</w:t>
      </w:r>
      <w:r w:rsidR="00C64897" w:rsidRPr="008C2ECC">
        <w:rPr>
          <w:rFonts w:ascii="TH SarabunPSK" w:hAnsi="TH SarabunPSK" w:cs="TH SarabunPSK" w:hint="cs"/>
          <w:sz w:val="32"/>
          <w:szCs w:val="32"/>
          <w:cs/>
        </w:rPr>
        <w:t>อลกอฮอล์  การมีความสัมพันธ์ครอบครัวในทิศทางลบ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 xml:space="preserve"> ซึ่งวัยรุ่นเป็นวัยที่ควรดูแลสถานะสุขภาพร่างกาย</w:t>
      </w:r>
      <w:r w:rsidR="00C64897" w:rsidRPr="008C2ECC">
        <w:rPr>
          <w:rFonts w:ascii="TH SarabunPSK" w:hAnsi="TH SarabunPSK" w:cs="TH SarabunPSK" w:hint="cs"/>
          <w:sz w:val="32"/>
          <w:szCs w:val="32"/>
          <w:cs/>
        </w:rPr>
        <w:t>และจิตใจ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มากที่สุด</w:t>
      </w:r>
      <w:r w:rsidR="00175CE7" w:rsidRPr="008C2ECC">
        <w:rPr>
          <w:rFonts w:ascii="TH SarabunPSK" w:hAnsi="TH SarabunPSK" w:cs="TH SarabunPSK" w:hint="cs"/>
          <w:sz w:val="32"/>
          <w:szCs w:val="32"/>
          <w:cs/>
        </w:rPr>
        <w:t>เนื่องจากเป็นวัยที่มี</w:t>
      </w:r>
      <w:r w:rsidR="00C64897" w:rsidRPr="008C2ECC">
        <w:rPr>
          <w:rFonts w:ascii="TH SarabunPSK" w:hAnsi="TH SarabunPSK" w:cs="TH SarabunPSK" w:hint="cs"/>
          <w:sz w:val="32"/>
          <w:szCs w:val="32"/>
          <w:cs/>
        </w:rPr>
        <w:t>การเปลี่ยนแปลงทางร่างกาย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ทั่วไป  และ</w:t>
      </w:r>
      <w:r w:rsidR="00175CE7" w:rsidRPr="008C2ECC">
        <w:rPr>
          <w:rFonts w:ascii="TH SarabunPSK" w:hAnsi="TH SarabunPSK" w:cs="TH SarabunPSK" w:hint="cs"/>
          <w:sz w:val="32"/>
          <w:szCs w:val="32"/>
          <w:cs/>
        </w:rPr>
        <w:t>มี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การเปลี่ยนแปลงทางเพศ 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เนื่องจากวัยน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ี้มีการสร้างและหลั่งฮอร์โมนเพศ </w:t>
      </w:r>
      <w:r w:rsidR="00175CE7" w:rsidRPr="008C2ECC">
        <w:rPr>
          <w:rFonts w:ascii="TH SarabunPSK" w:hAnsi="TH SarabunPSK" w:cs="TH SarabunPSK" w:hint="cs"/>
          <w:sz w:val="32"/>
          <w:szCs w:val="32"/>
          <w:cs/>
        </w:rPr>
        <w:t>ฮอร์โมนของการเจริญเติบโต</w:t>
      </w:r>
      <w:r w:rsidR="002057C6" w:rsidRPr="008C2ECC">
        <w:rPr>
          <w:rFonts w:ascii="TH SarabunPSK" w:hAnsi="TH SarabunPSK" w:cs="TH SarabunPSK" w:hint="cs"/>
          <w:sz w:val="32"/>
          <w:szCs w:val="32"/>
          <w:cs/>
        </w:rPr>
        <w:t>อย่างมากและรวดเร็ว</w:t>
      </w:r>
      <w:r w:rsidR="00FB147B">
        <w:rPr>
          <w:rFonts w:ascii="TH SarabunPSK" w:hAnsi="TH SarabunPSK" w:cs="TH SarabunPSK" w:hint="cs"/>
          <w:sz w:val="32"/>
          <w:szCs w:val="32"/>
          <w:cs/>
        </w:rPr>
        <w:t xml:space="preserve"> ซึ่งวัยนี้จะมีความคิดที่อ่อนไหวและเป็นวัยที่กระทำผิดมากที่สุด</w:t>
      </w:r>
      <w:r w:rsidR="00175CE7" w:rsidRPr="008C2ECC">
        <w:rPr>
          <w:rFonts w:ascii="TH SarabunPSK" w:hAnsi="TH SarabunPSK" w:cs="TH SarabunPSK" w:hint="cs"/>
          <w:sz w:val="32"/>
          <w:szCs w:val="32"/>
          <w:cs/>
        </w:rPr>
        <w:t>จึงควรที่จะเตรียมพร้อมที่จะให้คำแนะนำนักเรียนและ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หาสาเหตุถึงปัจจัยที่เกี่ยวข้องในการส่งผลเสียต่อสถานะสุขภาพของนักเรียนทั้งสองหลักสูตร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705FB7B3" w14:textId="1B8FF647" w:rsidR="002469C9" w:rsidRPr="008C2ECC" w:rsidRDefault="002469C9" w:rsidP="008C2ECC">
      <w:pPr>
        <w:pStyle w:val="a3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               ดังนั้นจึงมีความสำคัญท</w:t>
      </w:r>
      <w:r w:rsidR="00C64897" w:rsidRPr="008C2ECC">
        <w:rPr>
          <w:rFonts w:ascii="TH SarabunPSK" w:hAnsi="TH SarabunPSK" w:cs="TH SarabunPSK" w:hint="cs"/>
          <w:sz w:val="32"/>
          <w:szCs w:val="32"/>
          <w:cs/>
        </w:rPr>
        <w:t>ี่จะต้องศึกษานักเรียนในวัย</w:t>
      </w:r>
      <w:r w:rsidR="00C64897" w:rsidRPr="008C2ECC">
        <w:rPr>
          <w:rFonts w:ascii="TH SarabunPSK" w:hAnsi="TH SarabunPSK" w:cs="TH SarabunPSK" w:hint="cs"/>
          <w:sz w:val="32"/>
          <w:szCs w:val="32"/>
        </w:rPr>
        <w:t xml:space="preserve">15 -19 </w:t>
      </w:r>
      <w:r w:rsidR="00C64897" w:rsidRPr="008C2ECC">
        <w:rPr>
          <w:rFonts w:ascii="TH SarabunPSK" w:hAnsi="TH SarabunPSK" w:cs="TH SarabunPSK" w:hint="cs"/>
          <w:sz w:val="32"/>
          <w:szCs w:val="32"/>
          <w:cs/>
        </w:rPr>
        <w:t>ปี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ให้เข้าใจสถานการณ์ปัจจัยสาเหตุแรงสนับสนุ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ที่ทำให้นักเรียน ผู้ปกครอง และบุคลากรใน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รู้ถึงปัจจัยที่ส่งผลต่อสถานะสุขภาพของนักเรียน เพื่อรู้วิธีการดูแลตัวเอง ควบคุมหรือสามารถให้คำแนะนำให้สามารถเข้าใจสถานการณ์ของนักเรียนในวัยนี้ได้อย่างเหมาะสม</w:t>
      </w:r>
    </w:p>
    <w:p w14:paraId="23172F10" w14:textId="77777777" w:rsidR="00234B76" w:rsidRPr="008C2ECC" w:rsidRDefault="002469C9" w:rsidP="0063552E">
      <w:pPr>
        <w:tabs>
          <w:tab w:val="left" w:pos="1911"/>
        </w:tabs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234B76" w:rsidRPr="008C2ECC">
        <w:rPr>
          <w:rFonts w:ascii="TH SarabunPSK" w:hAnsi="TH SarabunPSK" w:cs="TH SarabunPSK" w:hint="cs"/>
          <w:sz w:val="32"/>
          <w:szCs w:val="32"/>
          <w:cs/>
        </w:rPr>
        <w:br w:type="page"/>
      </w:r>
    </w:p>
    <w:p w14:paraId="4B7534FB" w14:textId="77777777" w:rsidR="00234B76" w:rsidRPr="008C2ECC" w:rsidRDefault="00234B76" w:rsidP="00234B76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วัตถุประสงค์การวิจัย</w:t>
      </w:r>
      <w:r w:rsidRPr="008C2ECC">
        <w:rPr>
          <w:rFonts w:ascii="TH SarabunPSK" w:hAnsi="TH SarabunPSK" w:cs="TH SarabunPSK" w:hint="cs"/>
          <w:b/>
          <w:bCs/>
          <w:sz w:val="36"/>
          <w:szCs w:val="36"/>
        </w:rPr>
        <w:t xml:space="preserve"> </w:t>
      </w:r>
    </w:p>
    <w:p w14:paraId="0BA4F04C" w14:textId="7EEE890B" w:rsidR="0073119D" w:rsidRPr="008C2ECC" w:rsidRDefault="00551811" w:rsidP="008137FE">
      <w:pPr>
        <w:tabs>
          <w:tab w:val="left" w:pos="1911"/>
        </w:tabs>
        <w:rPr>
          <w:rFonts w:ascii="TH SarabunPSK" w:hAnsi="TH SarabunPSK" w:cs="TH SarabunPSK"/>
          <w:sz w:val="32"/>
          <w:szCs w:val="32"/>
          <w:cs/>
        </w:rPr>
      </w:pPr>
      <w:bookmarkStart w:id="0" w:name="_Hlk88154986"/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           </w:t>
      </w:r>
      <w:r w:rsidR="00234B76" w:rsidRPr="008C2ECC">
        <w:rPr>
          <w:rFonts w:ascii="TH SarabunPSK" w:hAnsi="TH SarabunPSK" w:cs="TH SarabunPSK" w:hint="cs"/>
          <w:sz w:val="32"/>
          <w:szCs w:val="32"/>
          <w:cs/>
        </w:rPr>
        <w:t>เพื่อศึกษาปัจจัยที่มีผลต่อสถานะสุขภาพร่างกายของนักเรียนมัธยม</w:t>
      </w:r>
      <w:r w:rsidR="001D173F">
        <w:rPr>
          <w:rFonts w:ascii="TH SarabunPSK" w:hAnsi="TH SarabunPSK" w:cs="TH SarabunPSK" w:hint="cs"/>
          <w:sz w:val="32"/>
          <w:szCs w:val="32"/>
          <w:cs/>
        </w:rPr>
        <w:t>ใน</w:t>
      </w:r>
      <w:r w:rsidR="00234B76" w:rsidRPr="008C2ECC">
        <w:rPr>
          <w:rFonts w:ascii="TH SarabunPSK" w:hAnsi="TH SarabunPSK" w:cs="TH SarabunPSK" w:hint="cs"/>
          <w:sz w:val="32"/>
          <w:szCs w:val="32"/>
          <w:cs/>
        </w:rPr>
        <w:t>หลักสูตรคณิตศาสตร์และภาษาโปรตุเกส</w:t>
      </w:r>
      <w:r w:rsidR="001D173F">
        <w:rPr>
          <w:rFonts w:ascii="TH SarabunPSK" w:hAnsi="TH SarabunPSK" w:cs="TH SarabunPSK" w:hint="cs"/>
          <w:sz w:val="32"/>
          <w:szCs w:val="32"/>
          <w:cs/>
        </w:rPr>
        <w:t>ของ</w:t>
      </w:r>
      <w:r w:rsidR="00234B76"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="00234B7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234B7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234B76" w:rsidRPr="008C2ECC">
        <w:rPr>
          <w:rFonts w:ascii="TH SarabunPSK" w:hAnsi="TH SarabunPSK" w:cs="TH SarabunPSK" w:hint="cs"/>
          <w:sz w:val="32"/>
          <w:szCs w:val="32"/>
          <w:cs/>
        </w:rPr>
        <w:t xml:space="preserve"> ในประเทศโปรตุเกส</w:t>
      </w:r>
    </w:p>
    <w:bookmarkEnd w:id="0"/>
    <w:p w14:paraId="51A34091" w14:textId="77777777" w:rsidR="00D72952" w:rsidRPr="008C2ECC" w:rsidRDefault="00785060" w:rsidP="008137FE">
      <w:pPr>
        <w:tabs>
          <w:tab w:val="left" w:pos="1911"/>
        </w:tabs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</w:rPr>
        <w:t xml:space="preserve"> </w:t>
      </w:r>
      <w:r w:rsidR="00234B76"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กรอบแนวคิดในการวิจัย</w:t>
      </w:r>
    </w:p>
    <w:p w14:paraId="7EF0D3E9" w14:textId="3C4765EF" w:rsidR="00F6255B" w:rsidRPr="008C2ECC" w:rsidRDefault="000B78D3" w:rsidP="002E5A85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ในการวิจัยครั้งนี้ ผู้วิจัยมีคว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>ามสนใจศึกษาปัจจัยที่ส่งผล</w:t>
      </w:r>
      <w:r w:rsidR="004D4DCE" w:rsidRPr="008C2ECC">
        <w:rPr>
          <w:rFonts w:ascii="TH SarabunPSK" w:hAnsi="TH SarabunPSK" w:cs="TH SarabunPSK" w:hint="cs"/>
          <w:sz w:val="32"/>
          <w:szCs w:val="32"/>
          <w:cs/>
        </w:rPr>
        <w:t>เสีย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 xml:space="preserve">ต่อสถานะสุขภาพของนักเรียนมัธยมหลักสูตรคณิตศาสตร์และภาษาโปรตุเกส จำนวนปัจจัยที่นำมาวิเคราะห์ มีจำนวน </w:t>
      </w:r>
      <w:r w:rsidR="00557BA4" w:rsidRPr="008C2ECC">
        <w:rPr>
          <w:rFonts w:ascii="TH SarabunPSK" w:hAnsi="TH SarabunPSK" w:cs="TH SarabunPSK" w:hint="cs"/>
          <w:sz w:val="32"/>
          <w:szCs w:val="32"/>
        </w:rPr>
        <w:t xml:space="preserve">5 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>ปัจจัย</w:t>
      </w:r>
      <w:r w:rsidR="001D173F">
        <w:rPr>
          <w:rFonts w:ascii="TH SarabunPSK" w:hAnsi="TH SarabunPSK" w:cs="TH SarabunPSK" w:hint="cs"/>
          <w:sz w:val="32"/>
          <w:szCs w:val="32"/>
          <w:cs/>
        </w:rPr>
        <w:t>จาก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>ข้อมูลทุติยภูมิ</w:t>
      </w:r>
      <w:r w:rsidR="002E5A8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57BA4" w:rsidRPr="008C2ECC">
        <w:rPr>
          <w:rFonts w:ascii="TH SarabunPSK" w:hAnsi="TH SarabunPSK" w:cs="TH SarabunPSK" w:hint="cs"/>
          <w:sz w:val="32"/>
          <w:szCs w:val="32"/>
          <w:cs/>
        </w:rPr>
        <w:t>ได้แก่</w:t>
      </w:r>
      <w:r w:rsidR="00F6255B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F6255B" w:rsidRPr="008C2ECC">
        <w:rPr>
          <w:rFonts w:ascii="TH SarabunPSK" w:hAnsi="TH SarabunPSK" w:cs="TH SarabunPSK" w:hint="cs"/>
          <w:sz w:val="32"/>
          <w:szCs w:val="32"/>
        </w:rPr>
        <w:t>1)</w:t>
      </w:r>
      <w:r w:rsidR="00551811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F6255B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F6255B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551811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F6255B" w:rsidRPr="008C2ECC">
        <w:rPr>
          <w:rFonts w:ascii="TH SarabunPSK" w:hAnsi="TH SarabunPSK" w:cs="TH SarabunPSK" w:hint="cs"/>
          <w:sz w:val="32"/>
          <w:szCs w:val="32"/>
        </w:rPr>
        <w:t>2)</w:t>
      </w:r>
      <w:r w:rsidR="00551811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F6255B"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="00F6255B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="00933844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F6255B" w:rsidRPr="008C2ECC">
        <w:rPr>
          <w:rFonts w:ascii="TH SarabunPSK" w:hAnsi="TH SarabunPSK" w:cs="TH SarabunPSK" w:hint="cs"/>
          <w:sz w:val="32"/>
          <w:szCs w:val="32"/>
        </w:rPr>
        <w:t>3)</w:t>
      </w:r>
      <w:r w:rsidR="00551811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F6255B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="00F6255B" w:rsidRPr="008C2ECC">
        <w:rPr>
          <w:rFonts w:ascii="TH SarabunPSK" w:hAnsi="TH SarabunPSK" w:cs="TH SarabunPSK" w:hint="cs"/>
          <w:sz w:val="32"/>
          <w:szCs w:val="32"/>
        </w:rPr>
        <w:t xml:space="preserve"> 4)</w:t>
      </w:r>
      <w:r w:rsidR="00551811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F6255B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</w:t>
      </w:r>
      <w:r w:rsidR="00551811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  <w:r w:rsidR="00933844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 xml:space="preserve">   </w:t>
      </w:r>
      <w:r w:rsidR="00551811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5) </w:t>
      </w:r>
      <w:r w:rsidR="00F6255B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="0045264A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45264A" w:rsidRPr="008C2ECC">
        <w:rPr>
          <w:rFonts w:ascii="TH SarabunPSK" w:hAnsi="TH SarabunPSK" w:cs="TH SarabunPSK" w:hint="cs"/>
          <w:sz w:val="32"/>
          <w:szCs w:val="32"/>
          <w:cs/>
        </w:rPr>
        <w:t>ปัจจัยเหล่านี้สามารถนำมาสร้างเป็นกรอบแนวคิดการวิจัยได้ดัง</w:t>
      </w:r>
      <w:r w:rsidR="00551811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45264A" w:rsidRPr="008C2ECC">
        <w:rPr>
          <w:rFonts w:ascii="TH SarabunPSK" w:hAnsi="TH SarabunPSK" w:cs="TH SarabunPSK" w:hint="cs"/>
          <w:sz w:val="32"/>
          <w:szCs w:val="32"/>
          <w:cs/>
        </w:rPr>
        <w:t xml:space="preserve">ภาพที่ </w:t>
      </w:r>
      <w:r w:rsidR="0045264A" w:rsidRPr="008C2ECC">
        <w:rPr>
          <w:rFonts w:ascii="TH SarabunPSK" w:hAnsi="TH SarabunPSK" w:cs="TH SarabunPSK" w:hint="cs"/>
          <w:sz w:val="32"/>
          <w:szCs w:val="32"/>
        </w:rPr>
        <w:t>1</w:t>
      </w:r>
    </w:p>
    <w:p w14:paraId="77FE9EA8" w14:textId="77777777" w:rsidR="0073119D" w:rsidRPr="008C2ECC" w:rsidRDefault="0073119D" w:rsidP="00551811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7E198D89" w14:textId="40F5E318" w:rsidR="0063552E" w:rsidRPr="008C2ECC" w:rsidRDefault="0063552E" w:rsidP="0063552E">
      <w:pPr>
        <w:ind w:firstLine="720"/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sz w:val="32"/>
          <w:szCs w:val="32"/>
        </w:rPr>
        <w:t>Independent Variable                                               dependent Variable</w:t>
      </w:r>
    </w:p>
    <w:p w14:paraId="3557C060" w14:textId="4720E14D" w:rsidR="0045264A" w:rsidRPr="008C2ECC" w:rsidRDefault="004C451E" w:rsidP="00F6255B">
      <w:pPr>
        <w:jc w:val="center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36EAFEDD" wp14:editId="5A9B6F6E">
                <wp:simplePos x="0" y="0"/>
                <wp:positionH relativeFrom="column">
                  <wp:posOffset>2230244</wp:posOffset>
                </wp:positionH>
                <wp:positionV relativeFrom="paragraph">
                  <wp:posOffset>398625</wp:posOffset>
                </wp:positionV>
                <wp:extent cx="1187450" cy="1092820"/>
                <wp:effectExtent l="0" t="0" r="69850" b="50800"/>
                <wp:wrapNone/>
                <wp:docPr id="14" name="ลูกศรเชื่อมต่อแบบตรง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87450" cy="1092820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2">
                          <a:schemeClr val="dk1"/>
                        </a:lnRef>
                        <a:fillRef idx="0">
                          <a:schemeClr val="dk1"/>
                        </a:fillRef>
                        <a:effectRef idx="1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4BBF83E" id="_x0000_t32" coordsize="21600,21600" o:spt="32" o:oned="t" path="m,l21600,21600e" filled="f">
                <v:path arrowok="t" fillok="f" o:connecttype="none"/>
                <o:lock v:ext="edit" shapetype="t"/>
              </v:shapetype>
              <v:shape id="ลูกศรเชื่อมต่อแบบตรง 14" o:spid="_x0000_s1026" type="#_x0000_t32" style="position:absolute;margin-left:175.6pt;margin-top:31.4pt;width:93.5pt;height:86.0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" strokecolor="black [3200]" strokeweight="1pt">
                <v:stroke endarrow="block" joinstyle="miter"/>
              </v:shape>
            </w:pict>
          </mc:Fallback>
        </mc:AlternateContent>
      </w:r>
      <w:r w:rsidR="0045264A" w:rsidRPr="008C2ECC">
        <w:rPr>
          <w:rFonts w:ascii="TH SarabunPSK" w:hAnsi="TH SarabunPSK" w:cs="TH SarabunPSK" w:hint="cs"/>
          <w:noProof/>
          <w:sz w:val="32"/>
          <w:szCs w:val="32"/>
          <w:cs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16338FCF" wp14:editId="5320C3A7">
                <wp:simplePos x="0" y="0"/>
                <wp:positionH relativeFrom="margin">
                  <wp:posOffset>-193431</wp:posOffset>
                </wp:positionH>
                <wp:positionV relativeFrom="paragraph">
                  <wp:posOffset>137209</wp:posOffset>
                </wp:positionV>
                <wp:extent cx="2426091" cy="524780"/>
                <wp:effectExtent l="0" t="0" r="12700" b="27940"/>
                <wp:wrapNone/>
                <wp:docPr id="8" name="สี่เหลี่ยมผืนผ้า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26091" cy="52478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B3C2FBB" w14:textId="77777777" w:rsidR="005E165D" w:rsidRPr="0063552E" w:rsidRDefault="005E165D" w:rsidP="0045264A">
                            <w:pPr>
                              <w:jc w:val="center"/>
                              <w:rPr>
                                <w:sz w:val="28"/>
                              </w:rPr>
                            </w:pPr>
                            <w:r w:rsidRPr="0063552E">
                              <w:rPr>
                                <w:rFonts w:ascii="Helvetica" w:hAnsi="Helvetica" w:cs="Angsana New" w:hint="cs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ปัจจัย</w:t>
                            </w:r>
                            <w:r w:rsidRPr="0063552E">
                              <w:rPr>
                                <w:rFonts w:ascii="Helvetica" w:hAnsi="Helvetica" w:cs="Angsana New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คุณภาพของความสัมพันธ์ในครอบครัว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6338FCF" id="สี่เหลี่ยมผืนผ้า 8" o:spid="_x0000_s1026" style="position:absolute;left:0;text-align:left;margin-left:-15.25pt;margin-top:10.8pt;width:191.05pt;height:41.3pt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" fillcolor="white [3201]" strokecolor="black [3200]" strokeweight="1pt">
                <v:textbox>
                  <w:txbxContent>
                    <w:p w14:paraId="1B3C2FBB" w14:textId="77777777" w:rsidR="005E165D" w:rsidRPr="0063552E" w:rsidRDefault="005E165D" w:rsidP="0045264A">
                      <w:pPr>
                        <w:jc w:val="center"/>
                        <w:rPr>
                          <w:sz w:val="28"/>
                        </w:rPr>
                      </w:pPr>
                      <w:r w:rsidRPr="0063552E">
                        <w:rPr>
                          <w:rFonts w:ascii="Helvetica" w:hAnsi="Helvetica" w:cs="Angsana New" w:hint="cs"/>
                          <w:color w:val="333333"/>
                          <w:sz w:val="28"/>
                          <w:shd w:val="clear" w:color="auto" w:fill="FFFFFF"/>
                          <w:cs/>
                        </w:rPr>
                        <w:t>ปัจจัย</w:t>
                      </w:r>
                      <w:r w:rsidRPr="0063552E">
                        <w:rPr>
                          <w:rFonts w:ascii="Helvetica" w:hAnsi="Helvetica" w:cs="Angsana New"/>
                          <w:color w:val="333333"/>
                          <w:sz w:val="28"/>
                          <w:shd w:val="clear" w:color="auto" w:fill="FFFFFF"/>
                          <w:cs/>
                        </w:rPr>
                        <w:t>คุณภาพของความสัมพันธ์ในครอบครัว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027BE33E" w14:textId="16409856" w:rsidR="00F6255B" w:rsidRPr="008C2ECC" w:rsidRDefault="0063552E" w:rsidP="00F6255B">
      <w:pPr>
        <w:jc w:val="center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noProof/>
          <w:sz w:val="32"/>
          <w:szCs w:val="32"/>
          <w:cs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2AFEB423" wp14:editId="5A5C4179">
                <wp:simplePos x="0" y="0"/>
                <wp:positionH relativeFrom="margin">
                  <wp:posOffset>-184150</wp:posOffset>
                </wp:positionH>
                <wp:positionV relativeFrom="paragraph">
                  <wp:posOffset>422352</wp:posOffset>
                </wp:positionV>
                <wp:extent cx="2416712" cy="524510"/>
                <wp:effectExtent l="0" t="0" r="22225" b="27940"/>
                <wp:wrapNone/>
                <wp:docPr id="9" name="สี่เหลี่ยมผืนผ้า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16712" cy="52451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9066AA6" w14:textId="77777777" w:rsidR="005E165D" w:rsidRPr="0063552E" w:rsidRDefault="005E165D" w:rsidP="0045264A">
                            <w:pPr>
                              <w:jc w:val="center"/>
                              <w:rPr>
                                <w:sz w:val="28"/>
                              </w:rPr>
                            </w:pPr>
                            <w:r w:rsidRPr="0063552E">
                              <w:rPr>
                                <w:rStyle w:val="a5"/>
                                <w:rFonts w:ascii="Helvetica" w:hAnsi="Helvetica" w:cs="Angsana New" w:hint="cs"/>
                                <w:b w:val="0"/>
                                <w:bCs w:val="0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ปัจจัยด้าน</w:t>
                            </w:r>
                            <w:r w:rsidRPr="0063552E">
                              <w:rPr>
                                <w:rStyle w:val="a5"/>
                                <w:rFonts w:ascii="Helvetica" w:hAnsi="Helvetica" w:cs="Angsana New"/>
                                <w:b w:val="0"/>
                                <w:bCs w:val="0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เวลาว่าง</w:t>
                            </w:r>
                            <w:r w:rsidRPr="0063552E">
                              <w:rPr>
                                <w:rFonts w:ascii="Helvetica" w:hAnsi="Helvetica" w:cs="Angsana New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หลังเลิกเรีย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AFEB423" id="สี่เหลี่ยมผืนผ้า 9" o:spid="_x0000_s1027" style="position:absolute;left:0;text-align:left;margin-left:-14.5pt;margin-top:33.25pt;width:190.3pt;height:41.3pt;z-index:25167462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" fillcolor="white [3201]" strokecolor="black [3200]" strokeweight="1pt">
                <v:textbox>
                  <w:txbxContent>
                    <w:p w14:paraId="69066AA6" w14:textId="77777777" w:rsidR="005E165D" w:rsidRPr="0063552E" w:rsidRDefault="005E165D" w:rsidP="0045264A">
                      <w:pPr>
                        <w:jc w:val="center"/>
                        <w:rPr>
                          <w:sz w:val="28"/>
                        </w:rPr>
                      </w:pPr>
                      <w:r w:rsidRPr="0063552E">
                        <w:rPr>
                          <w:rStyle w:val="a5"/>
                          <w:rFonts w:ascii="Helvetica" w:hAnsi="Helvetica" w:cs="Angsana New" w:hint="cs"/>
                          <w:b w:val="0"/>
                          <w:bCs w:val="0"/>
                          <w:color w:val="333333"/>
                          <w:sz w:val="28"/>
                          <w:shd w:val="clear" w:color="auto" w:fill="FFFFFF"/>
                          <w:cs/>
                        </w:rPr>
                        <w:t>ปัจจัยด้าน</w:t>
                      </w:r>
                      <w:r w:rsidRPr="0063552E">
                        <w:rPr>
                          <w:rStyle w:val="a5"/>
                          <w:rFonts w:ascii="Helvetica" w:hAnsi="Helvetica" w:cs="Angsana New"/>
                          <w:b w:val="0"/>
                          <w:bCs w:val="0"/>
                          <w:color w:val="333333"/>
                          <w:sz w:val="28"/>
                          <w:shd w:val="clear" w:color="auto" w:fill="FFFFFF"/>
                          <w:cs/>
                        </w:rPr>
                        <w:t>เวลาว่าง</w:t>
                      </w:r>
                      <w:r w:rsidRPr="0063552E">
                        <w:rPr>
                          <w:rFonts w:ascii="Helvetica" w:hAnsi="Helvetica" w:cs="Angsana New"/>
                          <w:color w:val="333333"/>
                          <w:sz w:val="28"/>
                          <w:shd w:val="clear" w:color="auto" w:fill="FFFFFF"/>
                          <w:cs/>
                        </w:rPr>
                        <w:t>หลังเลิกเรียน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65C9761F" w14:textId="43DBFB8A" w:rsidR="00F6255B" w:rsidRPr="008C2ECC" w:rsidRDefault="004C451E" w:rsidP="00F6255B">
      <w:pPr>
        <w:jc w:val="center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1FB68CCF" wp14:editId="64089A26">
                <wp:simplePos x="0" y="0"/>
                <wp:positionH relativeFrom="margin">
                  <wp:posOffset>2230245</wp:posOffset>
                </wp:positionH>
                <wp:positionV relativeFrom="paragraph">
                  <wp:posOffset>245217</wp:posOffset>
                </wp:positionV>
                <wp:extent cx="1132840" cy="557561"/>
                <wp:effectExtent l="0" t="0" r="67310" b="52070"/>
                <wp:wrapNone/>
                <wp:docPr id="15" name="ลูกศรเชื่อมต่อแบบตรง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32840" cy="557561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A26D29" id="ลูกศรเชื่อมต่อแบบตรง 15" o:spid="_x0000_s1026" type="#_x0000_t32" style="position:absolute;margin-left:175.6pt;margin-top:19.3pt;width:89.2pt;height:43.9pt;z-index:25168076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" strokecolor="black [3200]" strokeweight=".5pt">
                <v:stroke endarrow="block" joinstyle="miter"/>
                <w10:wrap anchorx="margin"/>
              </v:shape>
            </w:pict>
          </mc:Fallback>
        </mc:AlternateContent>
      </w:r>
    </w:p>
    <w:p w14:paraId="7CC570BB" w14:textId="4362E445" w:rsidR="00F6255B" w:rsidRPr="008C2ECC" w:rsidRDefault="0063552E" w:rsidP="00F6255B">
      <w:pPr>
        <w:jc w:val="center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noProof/>
          <w:sz w:val="32"/>
          <w:szCs w:val="32"/>
          <w:cs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6D179239" wp14:editId="37C29799">
                <wp:simplePos x="0" y="0"/>
                <wp:positionH relativeFrom="margin">
                  <wp:posOffset>-175846</wp:posOffset>
                </wp:positionH>
                <wp:positionV relativeFrom="paragraph">
                  <wp:posOffset>311199</wp:posOffset>
                </wp:positionV>
                <wp:extent cx="2408457" cy="524510"/>
                <wp:effectExtent l="0" t="0" r="11430" b="27940"/>
                <wp:wrapNone/>
                <wp:docPr id="10" name="สี่เหลี่ยมผืนผ้า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08457" cy="52451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A43A263" w14:textId="77777777" w:rsidR="005E165D" w:rsidRPr="0063552E" w:rsidRDefault="005E165D" w:rsidP="0045264A">
                            <w:pPr>
                              <w:jc w:val="center"/>
                              <w:rPr>
                                <w:sz w:val="28"/>
                              </w:rPr>
                            </w:pPr>
                            <w:r w:rsidRPr="0063552E">
                              <w:rPr>
                                <w:rFonts w:ascii="Helvetica" w:hAnsi="Helvetica" w:cs="Angsana New" w:hint="cs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ปัจจัยด้านการออก</w:t>
                            </w:r>
                            <w:r w:rsidRPr="0063552E">
                              <w:rPr>
                                <w:rFonts w:ascii="Helvetica" w:hAnsi="Helvetica" w:cs="Angsana New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ไปเที่ยวกับเพื่อ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D179239" id="สี่เหลี่ยมผืนผ้า 10" o:spid="_x0000_s1028" style="position:absolute;left:0;text-align:left;margin-left:-13.85pt;margin-top:24.5pt;width:189.65pt;height:41.3pt;z-index:2516756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" fillcolor="white [3201]" strokecolor="black [3200]" strokeweight="1pt">
                <v:textbox>
                  <w:txbxContent>
                    <w:p w14:paraId="5A43A263" w14:textId="77777777" w:rsidR="005E165D" w:rsidRPr="0063552E" w:rsidRDefault="005E165D" w:rsidP="0045264A">
                      <w:pPr>
                        <w:jc w:val="center"/>
                        <w:rPr>
                          <w:sz w:val="28"/>
                        </w:rPr>
                      </w:pPr>
                      <w:r w:rsidRPr="0063552E">
                        <w:rPr>
                          <w:rFonts w:ascii="Helvetica" w:hAnsi="Helvetica" w:cs="Angsana New" w:hint="cs"/>
                          <w:color w:val="333333"/>
                          <w:sz w:val="28"/>
                          <w:shd w:val="clear" w:color="auto" w:fill="FFFFFF"/>
                          <w:cs/>
                        </w:rPr>
                        <w:t>ปัจจัยด้านการออก</w:t>
                      </w:r>
                      <w:r w:rsidRPr="0063552E">
                        <w:rPr>
                          <w:rFonts w:ascii="Helvetica" w:hAnsi="Helvetica" w:cs="Angsana New"/>
                          <w:color w:val="333333"/>
                          <w:sz w:val="28"/>
                          <w:shd w:val="clear" w:color="auto" w:fill="FFFFFF"/>
                          <w:cs/>
                        </w:rPr>
                        <w:t>ไปเที่ยวกับเพื่อน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  <w:r w:rsidR="0045264A" w:rsidRPr="008C2ECC">
        <w:rPr>
          <w:rFonts w:ascii="TH SarabunPSK" w:hAnsi="TH SarabunPSK" w:cs="TH SarabunPSK" w:hint="cs"/>
          <w:noProof/>
          <w:sz w:val="32"/>
          <w:szCs w:val="32"/>
          <w:cs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9CE8294" wp14:editId="22742CB4">
                <wp:simplePos x="0" y="0"/>
                <wp:positionH relativeFrom="margin">
                  <wp:posOffset>3480972</wp:posOffset>
                </wp:positionH>
                <wp:positionV relativeFrom="paragraph">
                  <wp:posOffset>154940</wp:posOffset>
                </wp:positionV>
                <wp:extent cx="2012950" cy="483577"/>
                <wp:effectExtent l="0" t="0" r="25400" b="12065"/>
                <wp:wrapNone/>
                <wp:docPr id="13" name="สี่เหลี่ยมผืนผ้า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12950" cy="483577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389ADE" w14:textId="77777777" w:rsidR="005E165D" w:rsidRPr="006F75D2" w:rsidRDefault="005E165D" w:rsidP="0045264A">
                            <w:pPr>
                              <w:jc w:val="center"/>
                              <w:rPr>
                                <w:rFonts w:asciiTheme="majorBidi" w:hAnsiTheme="majorBidi" w:cstheme="majorBidi"/>
                                <w:sz w:val="28"/>
                                <w:cs/>
                              </w:rPr>
                            </w:pPr>
                            <w:r>
                              <w:rPr>
                                <w:rFonts w:asciiTheme="majorBidi" w:hAnsiTheme="majorBidi" w:cstheme="majorBidi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สถานะ</w:t>
                            </w:r>
                            <w:r w:rsidRPr="006F75D2">
                              <w:rPr>
                                <w:rFonts w:asciiTheme="majorBidi" w:hAnsiTheme="majorBidi" w:cstheme="majorBidi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สุขภาพ</w:t>
                            </w:r>
                            <w:r>
                              <w:rPr>
                                <w:rFonts w:asciiTheme="majorBidi" w:hAnsiTheme="majorBidi" w:cstheme="majorBidi" w:hint="cs"/>
                                <w:sz w:val="28"/>
                                <w:cs/>
                              </w:rPr>
                              <w:t>ร่างกาย</w:t>
                            </w:r>
                            <w:r w:rsidRPr="006F75D2">
                              <w:rPr>
                                <w:rFonts w:asciiTheme="majorBidi" w:hAnsiTheme="majorBidi" w:cstheme="majorBidi"/>
                                <w:sz w:val="28"/>
                                <w:cs/>
                              </w:rPr>
                              <w:t>นักเรีย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9CE8294" id="สี่เหลี่ยมผืนผ้า 13" o:spid="_x0000_s1029" style="position:absolute;left:0;text-align:left;margin-left:274.1pt;margin-top:12.2pt;width:158.5pt;height:38.1pt;z-index:2516787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" fillcolor="white [3201]" strokecolor="black [3200]" strokeweight="1pt">
                <v:textbox>
                  <w:txbxContent>
                    <w:p w14:paraId="3E389ADE" w14:textId="77777777" w:rsidR="005E165D" w:rsidRPr="006F75D2" w:rsidRDefault="005E165D" w:rsidP="0045264A">
                      <w:pPr>
                        <w:jc w:val="center"/>
                        <w:rPr>
                          <w:rFonts w:asciiTheme="majorBidi" w:hAnsiTheme="majorBidi" w:cstheme="majorBidi"/>
                          <w:sz w:val="28"/>
                          <w:cs/>
                        </w:rPr>
                      </w:pPr>
                      <w:r>
                        <w:rPr>
                          <w:rFonts w:asciiTheme="majorBidi" w:hAnsiTheme="majorBidi" w:cstheme="majorBidi"/>
                          <w:color w:val="333333"/>
                          <w:sz w:val="28"/>
                          <w:shd w:val="clear" w:color="auto" w:fill="FFFFFF"/>
                          <w:cs/>
                        </w:rPr>
                        <w:t>สถานะ</w:t>
                      </w:r>
                      <w:r w:rsidRPr="006F75D2">
                        <w:rPr>
                          <w:rFonts w:asciiTheme="majorBidi" w:hAnsiTheme="majorBidi" w:cstheme="majorBidi"/>
                          <w:color w:val="333333"/>
                          <w:sz w:val="28"/>
                          <w:shd w:val="clear" w:color="auto" w:fill="FFFFFF"/>
                          <w:cs/>
                        </w:rPr>
                        <w:t>สุขภาพ</w:t>
                      </w:r>
                      <w:r>
                        <w:rPr>
                          <w:rFonts w:asciiTheme="majorBidi" w:hAnsiTheme="majorBidi" w:cstheme="majorBidi" w:hint="cs"/>
                          <w:sz w:val="28"/>
                          <w:cs/>
                        </w:rPr>
                        <w:t>ร่างกาย</w:t>
                      </w:r>
                      <w:r w:rsidRPr="006F75D2">
                        <w:rPr>
                          <w:rFonts w:asciiTheme="majorBidi" w:hAnsiTheme="majorBidi" w:cstheme="majorBidi"/>
                          <w:sz w:val="28"/>
                          <w:cs/>
                        </w:rPr>
                        <w:t>นักเรียน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3D82B53D" w14:textId="77777777" w:rsidR="00234B76" w:rsidRPr="008C2ECC" w:rsidRDefault="0063552E" w:rsidP="008137FE">
      <w:pPr>
        <w:tabs>
          <w:tab w:val="left" w:pos="1911"/>
        </w:tabs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5DE3AD10" wp14:editId="14D03284">
                <wp:simplePos x="0" y="0"/>
                <wp:positionH relativeFrom="column">
                  <wp:posOffset>2224978</wp:posOffset>
                </wp:positionH>
                <wp:positionV relativeFrom="paragraph">
                  <wp:posOffset>264361</wp:posOffset>
                </wp:positionV>
                <wp:extent cx="1187636" cy="1411559"/>
                <wp:effectExtent l="0" t="38100" r="50800" b="17780"/>
                <wp:wrapNone/>
                <wp:docPr id="18" name="ลูกศรเชื่อมต่อแบบตรง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187636" cy="1411559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6FADF9" id="ลูกศรเชื่อมต่อแบบตรง 18" o:spid="_x0000_s1026" type="#_x0000_t32" style="position:absolute;margin-left:175.2pt;margin-top:20.8pt;width:93.5pt;height:111.15pt;flip:y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" strokecolor="black [3200]" strokeweight=".5pt">
                <v:stroke endarrow="block" joinstyle="miter"/>
              </v:shape>
            </w:pict>
          </mc:Fallback>
        </mc:AlternateContent>
      </w:r>
      <w:r w:rsidRPr="008C2ECC">
        <w:rPr>
          <w:rFonts w:ascii="TH SarabunPSK" w:hAnsi="TH SarabunPSK" w:cs="TH SarabunPSK" w:hint="cs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1449330F" wp14:editId="5738834B">
                <wp:simplePos x="0" y="0"/>
                <wp:positionH relativeFrom="column">
                  <wp:posOffset>2233245</wp:posOffset>
                </wp:positionH>
                <wp:positionV relativeFrom="paragraph">
                  <wp:posOffset>183710</wp:posOffset>
                </wp:positionV>
                <wp:extent cx="1151597" cy="677008"/>
                <wp:effectExtent l="0" t="38100" r="48895" b="27940"/>
                <wp:wrapNone/>
                <wp:docPr id="17" name="ลูกศรเชื่อมต่อแบบตรง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151597" cy="677008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98CC37" id="ลูกศรเชื่อมต่อแบบตรง 17" o:spid="_x0000_s1026" type="#_x0000_t32" style="position:absolute;margin-left:175.85pt;margin-top:14.45pt;width:90.7pt;height:53.3pt;flip:y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" strokecolor="black [3200]" strokeweight=".5pt">
                <v:stroke endarrow="block" joinstyle="miter"/>
              </v:shape>
            </w:pict>
          </mc:Fallback>
        </mc:AlternateContent>
      </w:r>
      <w:r w:rsidRPr="008C2ECC">
        <w:rPr>
          <w:rFonts w:ascii="TH SarabunPSK" w:hAnsi="TH SarabunPSK" w:cs="TH SarabunPSK" w:hint="cs"/>
          <w:noProof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E11B19C" wp14:editId="77D76D95">
                <wp:simplePos x="0" y="0"/>
                <wp:positionH relativeFrom="column">
                  <wp:posOffset>2233246</wp:posOffset>
                </wp:positionH>
                <wp:positionV relativeFrom="paragraph">
                  <wp:posOffset>86995</wp:posOffset>
                </wp:positionV>
                <wp:extent cx="1133377" cy="158262"/>
                <wp:effectExtent l="0" t="57150" r="10160" b="32385"/>
                <wp:wrapNone/>
                <wp:docPr id="16" name="ลูกศรเชื่อมต่อแบบตรง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1133377" cy="158262"/>
                        </a:xfrm>
                        <a:prstGeom prst="straightConnector1">
                          <a:avLst/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6CCB74" id="ลูกศรเชื่อมต่อแบบตรง 16" o:spid="_x0000_s1026" type="#_x0000_t32" style="position:absolute;margin-left:175.85pt;margin-top:6.85pt;width:89.25pt;height:12.45pt;flip:y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" strokecolor="black [3200]" strokeweight=".5pt">
                <v:stroke endarrow="block" joinstyle="miter"/>
              </v:shape>
            </w:pict>
          </mc:Fallback>
        </mc:AlternateContent>
      </w:r>
    </w:p>
    <w:p w14:paraId="5A6FB003" w14:textId="77777777" w:rsidR="00D72952" w:rsidRPr="008C2ECC" w:rsidRDefault="0045264A" w:rsidP="008137FE">
      <w:pPr>
        <w:tabs>
          <w:tab w:val="left" w:pos="1911"/>
        </w:tabs>
        <w:rPr>
          <w:rFonts w:ascii="TH SarabunPSK" w:hAnsi="TH SarabunPSK" w:cs="TH SarabunPSK"/>
          <w:sz w:val="32"/>
          <w:szCs w:val="32"/>
          <w:u w:val="single"/>
          <w:cs/>
        </w:rPr>
      </w:pPr>
      <w:r w:rsidRPr="008C2ECC">
        <w:rPr>
          <w:rFonts w:ascii="TH SarabunPSK" w:hAnsi="TH SarabunPSK" w:cs="TH SarabunPSK" w:hint="cs"/>
          <w:noProof/>
          <w:sz w:val="32"/>
          <w:szCs w:val="32"/>
          <w:cs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1E93EB03" wp14:editId="59501B8D">
                <wp:simplePos x="0" y="0"/>
                <wp:positionH relativeFrom="margin">
                  <wp:posOffset>-158115</wp:posOffset>
                </wp:positionH>
                <wp:positionV relativeFrom="paragraph">
                  <wp:posOffset>214553</wp:posOffset>
                </wp:positionV>
                <wp:extent cx="2390922" cy="641839"/>
                <wp:effectExtent l="0" t="0" r="28575" b="25400"/>
                <wp:wrapNone/>
                <wp:docPr id="11" name="สี่เหลี่ยมผืนผ้า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90922" cy="641839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CA86664" w14:textId="77777777" w:rsidR="005E165D" w:rsidRPr="0063552E" w:rsidRDefault="005E165D" w:rsidP="0045264A">
                            <w:pPr>
                              <w:jc w:val="center"/>
                              <w:rPr>
                                <w:sz w:val="28"/>
                              </w:rPr>
                            </w:pPr>
                            <w:r w:rsidRPr="0063552E">
                              <w:rPr>
                                <w:rFonts w:ascii="Helvetica" w:hAnsi="Helvetica" w:cs="Angsana New" w:hint="cs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ปัจจัยด้าน</w:t>
                            </w:r>
                            <w:r w:rsidRPr="0063552E">
                              <w:rPr>
                                <w:rFonts w:ascii="Helvetica" w:hAnsi="Helvetica" w:cs="Angsana New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การบริโภคเครื่องดื่มแอลกอฮอล์ในวันทำงา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E93EB03" id="สี่เหลี่ยมผืนผ้า 11" o:spid="_x0000_s1030" style="position:absolute;margin-left:-12.45pt;margin-top:16.9pt;width:188.25pt;height:50.55pt;z-index:25167667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" fillcolor="white [3201]" strokecolor="black [3200]" strokeweight="1pt">
                <v:textbox>
                  <w:txbxContent>
                    <w:p w14:paraId="5CA86664" w14:textId="77777777" w:rsidR="005E165D" w:rsidRPr="0063552E" w:rsidRDefault="005E165D" w:rsidP="0045264A">
                      <w:pPr>
                        <w:jc w:val="center"/>
                        <w:rPr>
                          <w:sz w:val="28"/>
                        </w:rPr>
                      </w:pPr>
                      <w:r w:rsidRPr="0063552E">
                        <w:rPr>
                          <w:rFonts w:ascii="Helvetica" w:hAnsi="Helvetica" w:cs="Angsana New" w:hint="cs"/>
                          <w:color w:val="333333"/>
                          <w:sz w:val="28"/>
                          <w:shd w:val="clear" w:color="auto" w:fill="FFFFFF"/>
                          <w:cs/>
                        </w:rPr>
                        <w:t>ปัจจัยด้าน</w:t>
                      </w:r>
                      <w:r w:rsidRPr="0063552E">
                        <w:rPr>
                          <w:rFonts w:ascii="Helvetica" w:hAnsi="Helvetica" w:cs="Angsana New"/>
                          <w:color w:val="333333"/>
                          <w:sz w:val="28"/>
                          <w:shd w:val="clear" w:color="auto" w:fill="FFFFFF"/>
                          <w:cs/>
                        </w:rPr>
                        <w:t>การบริโภคเครื่องดื่มแอลกอฮอล์ในวันทำงาน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09C04E8A" w14:textId="77777777" w:rsidR="008137FE" w:rsidRPr="008C2ECC" w:rsidRDefault="008137FE" w:rsidP="008137FE">
      <w:pPr>
        <w:tabs>
          <w:tab w:val="left" w:pos="1911"/>
        </w:tabs>
        <w:rPr>
          <w:rFonts w:ascii="TH SarabunPSK" w:hAnsi="TH SarabunPSK" w:cs="TH SarabunPSK"/>
          <w:sz w:val="32"/>
          <w:szCs w:val="32"/>
          <w:u w:val="single"/>
        </w:rPr>
      </w:pPr>
    </w:p>
    <w:p w14:paraId="3191C9BE" w14:textId="79CF696B" w:rsidR="00551811" w:rsidRPr="008C2ECC" w:rsidRDefault="004C451E" w:rsidP="008137FE">
      <w:pPr>
        <w:tabs>
          <w:tab w:val="left" w:pos="1911"/>
        </w:tabs>
        <w:rPr>
          <w:rFonts w:ascii="TH SarabunPSK" w:hAnsi="TH SarabunPSK" w:cs="TH SarabunPSK"/>
          <w:sz w:val="32"/>
          <w:szCs w:val="32"/>
          <w:u w:val="single"/>
        </w:rPr>
      </w:pPr>
      <w:r w:rsidRPr="008C2ECC">
        <w:rPr>
          <w:rFonts w:ascii="TH SarabunPSK" w:hAnsi="TH SarabunPSK" w:cs="TH SarabunPSK" w:hint="cs"/>
          <w:noProof/>
          <w:sz w:val="32"/>
          <w:szCs w:val="32"/>
          <w:cs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5D300" wp14:editId="79ED2CE0">
                <wp:simplePos x="0" y="0"/>
                <wp:positionH relativeFrom="margin">
                  <wp:posOffset>-149225</wp:posOffset>
                </wp:positionH>
                <wp:positionV relativeFrom="paragraph">
                  <wp:posOffset>245187</wp:posOffset>
                </wp:positionV>
                <wp:extent cx="2391410" cy="562610"/>
                <wp:effectExtent l="0" t="0" r="27940" b="27940"/>
                <wp:wrapNone/>
                <wp:docPr id="12" name="สี่เหลี่ยมผืนผ้า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391410" cy="56261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7A1A771" w14:textId="77777777" w:rsidR="005E165D" w:rsidRPr="0063552E" w:rsidRDefault="005E165D" w:rsidP="0045264A">
                            <w:pPr>
                              <w:jc w:val="center"/>
                              <w:rPr>
                                <w:sz w:val="28"/>
                              </w:rPr>
                            </w:pPr>
                            <w:r w:rsidRPr="0063552E">
                              <w:rPr>
                                <w:rFonts w:ascii="Helvetica" w:hAnsi="Helvetica" w:cs="Helvetica"/>
                                <w:color w:val="333333"/>
                                <w:sz w:val="28"/>
                                <w:shd w:val="clear" w:color="auto" w:fill="FFFFFF"/>
                              </w:rPr>
                              <w:t> </w:t>
                            </w:r>
                            <w:r w:rsidRPr="0063552E">
                              <w:rPr>
                                <w:rFonts w:ascii="Helvetica" w:hAnsi="Helvetica" w:cs="Angsana New" w:hint="cs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ปัจจัยด้าน</w:t>
                            </w:r>
                            <w:r w:rsidRPr="0063552E">
                              <w:rPr>
                                <w:rFonts w:ascii="Helvetica" w:hAnsi="Helvetica" w:cs="Angsana New"/>
                                <w:color w:val="333333"/>
                                <w:sz w:val="28"/>
                                <w:shd w:val="clear" w:color="auto" w:fill="FFFFFF"/>
                                <w:cs/>
                              </w:rPr>
                              <w:t>การบริโภคเครื่องดื่มแอลกอฮอล์ในช่วงสุดสัปดาห์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F15D300" id="สี่เหลี่ยมผืนผ้า 12" o:spid="_x0000_s1031" style="position:absolute;margin-left:-11.75pt;margin-top:19.3pt;width:188.3pt;height:44.3pt;z-index:25167769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" fillcolor="white [3201]" strokecolor="black [3200]" strokeweight="1pt">
                <v:textbox>
                  <w:txbxContent>
                    <w:p w14:paraId="47A1A771" w14:textId="77777777" w:rsidR="005E165D" w:rsidRPr="0063552E" w:rsidRDefault="005E165D" w:rsidP="0045264A">
                      <w:pPr>
                        <w:jc w:val="center"/>
                        <w:rPr>
                          <w:sz w:val="28"/>
                        </w:rPr>
                      </w:pPr>
                      <w:r w:rsidRPr="0063552E">
                        <w:rPr>
                          <w:rFonts w:ascii="Helvetica" w:hAnsi="Helvetica" w:cs="Helvetica"/>
                          <w:color w:val="333333"/>
                          <w:sz w:val="28"/>
                          <w:shd w:val="clear" w:color="auto" w:fill="FFFFFF"/>
                        </w:rPr>
                        <w:t> </w:t>
                      </w:r>
                      <w:r w:rsidRPr="0063552E">
                        <w:rPr>
                          <w:rFonts w:ascii="Helvetica" w:hAnsi="Helvetica" w:cs="Angsana New" w:hint="cs"/>
                          <w:color w:val="333333"/>
                          <w:sz w:val="28"/>
                          <w:shd w:val="clear" w:color="auto" w:fill="FFFFFF"/>
                          <w:cs/>
                        </w:rPr>
                        <w:t>ปัจจัยด้าน</w:t>
                      </w:r>
                      <w:r w:rsidRPr="0063552E">
                        <w:rPr>
                          <w:rFonts w:ascii="Helvetica" w:hAnsi="Helvetica" w:cs="Angsana New"/>
                          <w:color w:val="333333"/>
                          <w:sz w:val="28"/>
                          <w:shd w:val="clear" w:color="auto" w:fill="FFFFFF"/>
                          <w:cs/>
                        </w:rPr>
                        <w:t>การบริโภคเครื่องดื่มแอลกอฮอล์ในช่วงสุดสัปดาห์</w:t>
                      </w:r>
                    </w:p>
                  </w:txbxContent>
                </v:textbox>
                <w10:wrap anchorx="margin"/>
              </v:rect>
            </w:pict>
          </mc:Fallback>
        </mc:AlternateContent>
      </w:r>
    </w:p>
    <w:p w14:paraId="692F82B7" w14:textId="77777777" w:rsidR="0063552E" w:rsidRPr="008C2ECC" w:rsidRDefault="0063552E" w:rsidP="00551811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052BD2FF" w14:textId="77777777" w:rsidR="0094373D" w:rsidRDefault="0094373D" w:rsidP="002E5A85">
      <w:pPr>
        <w:jc w:val="center"/>
        <w:rPr>
          <w:rFonts w:ascii="TH SarabunPSK" w:hAnsi="TH SarabunPSK" w:cs="TH SarabunPSK"/>
          <w:b/>
          <w:bCs/>
          <w:sz w:val="32"/>
          <w:szCs w:val="32"/>
        </w:rPr>
      </w:pPr>
    </w:p>
    <w:p w14:paraId="5EB6905A" w14:textId="2DBB4AA8" w:rsidR="008137FE" w:rsidRPr="008C2ECC" w:rsidRDefault="00551811" w:rsidP="002E5A85">
      <w:pPr>
        <w:jc w:val="center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ภาพที่ </w:t>
      </w:r>
      <w:r w:rsidRPr="008C2ECC">
        <w:rPr>
          <w:rFonts w:ascii="TH SarabunPSK" w:hAnsi="TH SarabunPSK" w:cs="TH SarabunPSK" w:hint="cs"/>
          <w:b/>
          <w:bCs/>
          <w:sz w:val="32"/>
          <w:szCs w:val="32"/>
        </w:rPr>
        <w:t>1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กรอบแนวคิดในการวิจัย</w:t>
      </w:r>
    </w:p>
    <w:p w14:paraId="75E65BDB" w14:textId="1ADF985F" w:rsidR="00551811" w:rsidRDefault="00551811" w:rsidP="00551811">
      <w:pPr>
        <w:rPr>
          <w:rFonts w:ascii="TH SarabunPSK" w:hAnsi="TH SarabunPSK" w:cs="TH SarabunPSK"/>
          <w:sz w:val="32"/>
          <w:szCs w:val="32"/>
        </w:rPr>
      </w:pPr>
    </w:p>
    <w:p w14:paraId="215ED899" w14:textId="77777777" w:rsidR="00551811" w:rsidRPr="008C2ECC" w:rsidRDefault="0063552E" w:rsidP="00551811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วิธีดำเนินการวิจัย</w:t>
      </w:r>
    </w:p>
    <w:p w14:paraId="4EA818C2" w14:textId="77777777" w:rsidR="00D24E0F" w:rsidRPr="008C2ECC" w:rsidRDefault="00D24E0F" w:rsidP="00551811">
      <w:pPr>
        <w:rPr>
          <w:rFonts w:ascii="TH SarabunPSK" w:hAnsi="TH SarabunPSK" w:cs="TH SarabunPSK"/>
          <w:b/>
          <w:bCs/>
          <w:sz w:val="32"/>
          <w:szCs w:val="32"/>
        </w:rPr>
      </w:pPr>
      <w:bookmarkStart w:id="1" w:name="_Hlk88398777"/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กลุ่มตัวอย่าง</w:t>
      </w:r>
    </w:p>
    <w:p w14:paraId="412D82ED" w14:textId="55416C0D" w:rsidR="00F56D59" w:rsidRPr="008C2ECC" w:rsidRDefault="00D24E0F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bookmarkStart w:id="2" w:name="_Hlk88310084"/>
      <w:r w:rsidRPr="008C2ECC">
        <w:rPr>
          <w:rFonts w:ascii="TH SarabunPSK" w:hAnsi="TH SarabunPSK" w:cs="TH SarabunPSK" w:hint="cs"/>
          <w:sz w:val="32"/>
          <w:szCs w:val="32"/>
          <w:cs/>
        </w:rPr>
        <w:t>จำนวนกลุ่มตัวอย่างที่นำมาใช้ในการวิเคราะห์ข้อมูลนั้น</w:t>
      </w:r>
      <w:r w:rsidR="008E557A" w:rsidRPr="008C2ECC">
        <w:rPr>
          <w:rFonts w:ascii="TH SarabunPSK" w:hAnsi="TH SarabunPSK" w:cs="TH SarabunPSK" w:hint="cs"/>
          <w:sz w:val="32"/>
          <w:szCs w:val="32"/>
          <w:cs/>
        </w:rPr>
        <w:t>มาจากข้อมูลทุติยภูมิ</w:t>
      </w:r>
      <w:r w:rsidR="002E5A8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bookmarkStart w:id="3" w:name="_Hlk88146687"/>
      <w:r w:rsidR="002E5A85" w:rsidRPr="002E5A85">
        <w:rPr>
          <w:rFonts w:ascii="TH SarabunPSK" w:hAnsi="TH SarabunPSK" w:cs="TH SarabunPSK" w:hint="cs"/>
          <w:sz w:val="32"/>
          <w:szCs w:val="32"/>
          <w:cs/>
        </w:rPr>
        <w:t>(</w:t>
      </w:r>
      <w:r w:rsidR="002E5A85" w:rsidRPr="002E5A85">
        <w:rPr>
          <w:rFonts w:ascii="TH SarabunPSK" w:hAnsi="TH SarabunPSK" w:cs="TH SarabunPSK" w:hint="cs"/>
          <w:sz w:val="32"/>
          <w:szCs w:val="32"/>
          <w:shd w:val="clear" w:color="auto" w:fill="FFFFFF"/>
        </w:rPr>
        <w:t>Fabio Pagnotta</w:t>
      </w:r>
      <w:r w:rsidR="002E5A85" w:rsidRPr="002E5A85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, 2551</w:t>
      </w:r>
      <w:r w:rsidR="002E5A85" w:rsidRPr="002E5A85">
        <w:rPr>
          <w:rFonts w:ascii="TH SarabunPSK" w:hAnsi="TH SarabunPSK" w:cs="TH SarabunPSK" w:hint="cs"/>
          <w:sz w:val="32"/>
          <w:szCs w:val="32"/>
          <w:cs/>
        </w:rPr>
        <w:t>)</w:t>
      </w:r>
      <w:bookmarkEnd w:id="3"/>
      <w:r w:rsidR="008E557A" w:rsidRPr="008C2ECC">
        <w:rPr>
          <w:rFonts w:ascii="TH SarabunPSK" w:hAnsi="TH SarabunPSK" w:cs="TH SarabunPSK" w:hint="cs"/>
          <w:sz w:val="32"/>
          <w:szCs w:val="32"/>
          <w:cs/>
        </w:rPr>
        <w:t xml:space="preserve"> โดยเป็นข้อมูลจาก</w:t>
      </w:r>
      <w:r w:rsidR="005A178B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8E557A" w:rsidRPr="008C2ECC">
        <w:rPr>
          <w:rFonts w:ascii="TH SarabunPSK" w:hAnsi="TH SarabunPSK" w:cs="TH SarabunPSK" w:hint="cs"/>
          <w:sz w:val="32"/>
          <w:szCs w:val="32"/>
          <w:cs/>
        </w:rPr>
        <w:t xml:space="preserve">นักเรียนมัธยมโรงเรียน </w:t>
      </w:r>
      <w:r w:rsidR="008E557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8E557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8E557A" w:rsidRPr="008C2ECC">
        <w:rPr>
          <w:rFonts w:ascii="TH SarabunPSK" w:hAnsi="TH SarabunPSK" w:cs="TH SarabunPSK" w:hint="cs"/>
          <w:sz w:val="32"/>
          <w:szCs w:val="32"/>
          <w:cs/>
        </w:rPr>
        <w:t xml:space="preserve"> ประเทศโปรตุเกส</w:t>
      </w:r>
      <w:r w:rsidR="002E5A85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B86310" w:rsidRPr="008C2ECC">
        <w:rPr>
          <w:rFonts w:ascii="TH SarabunPSK" w:hAnsi="TH SarabunPSK" w:cs="TH SarabunPSK" w:hint="cs"/>
          <w:sz w:val="32"/>
          <w:szCs w:val="32"/>
          <w:cs/>
        </w:rPr>
        <w:t>ทั้งนี้การเลือกกลุ่มตัวอย่างจําเป็นที่จะต้องเลือกให้ถูกต้องเพื่อที่จะเป็นตัวแทนที่ดีมีประสิทธิภาพเพื่อใช้ในการวิเคราะห์ประชากรทั้งหมด โด</w:t>
      </w:r>
      <w:r w:rsidR="00F622F6" w:rsidRPr="008C2ECC">
        <w:rPr>
          <w:rFonts w:ascii="TH SarabunPSK" w:hAnsi="TH SarabunPSK" w:cs="TH SarabunPSK" w:hint="cs"/>
          <w:sz w:val="32"/>
          <w:szCs w:val="32"/>
          <w:cs/>
        </w:rPr>
        <w:t>ยการเลือกกลุ่มตัวอย่างที่ดีจะ</w:t>
      </w:r>
      <w:r w:rsidR="00B86310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B86310" w:rsidRPr="008C2ECC">
        <w:rPr>
          <w:rFonts w:ascii="TH SarabunPSK" w:hAnsi="TH SarabunPSK" w:cs="TH SarabunPSK" w:hint="cs"/>
          <w:sz w:val="32"/>
          <w:szCs w:val="32"/>
          <w:cs/>
        </w:rPr>
        <w:t>ให้การอ้างอิงประชากรมีความน่าเชื่อถือมากขึ้น</w:t>
      </w:r>
      <w:r w:rsidR="00F622F6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F56D59" w:rsidRPr="008C2ECC">
        <w:rPr>
          <w:rFonts w:ascii="TH SarabunPSK" w:hAnsi="TH SarabunPSK" w:cs="TH SarabunPSK" w:hint="cs"/>
          <w:sz w:val="32"/>
          <w:szCs w:val="32"/>
        </w:rPr>
        <w:fldChar w:fldCharType="begin"/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 xml:space="preserve"> ADDIN EN.CITE &lt;EndNote&gt;&lt;Cite&gt;&lt;Author&gt;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สุวรรณ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&lt;/Author&gt;&lt;Year&gt;2019&lt;/Year&gt;&lt;RecNum&gt;1&lt;/RecNum&gt;&lt;DisplayText&gt;(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สุวรรณ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 xml:space="preserve">, 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 xml:space="preserve">น้อย 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et al. 2019)&lt;/DisplayText&gt;&lt;record&gt;&lt;rec-number&gt;1&lt;/rec-number&gt;&lt;foreign-keys&gt;&lt;key app="EN" db-id="t2d09zstmffafmexrvhp9stbexstfvwz05w9" timestamp="1636789589"&gt;1&lt;/key&gt;&lt;/foreign-keys&gt;&lt;ref-type name="Journal Article"&gt;17&lt;/ref-type&gt;&lt;contributors&gt;&lt;authors&gt;&lt;author&gt;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เพ็ญ พิมพ์ พวง สุวรรณ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&lt;/author&gt;&lt;author&gt;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ละเอียด ศิลา น้อย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&lt;/author&gt;&lt;author&gt;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ชำนาญ ศรีสวัสดิ์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&lt;/author&gt;&lt;author&gt;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ผกา มา ศ ชัย รัตน์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&lt;/author&gt;&lt;/authors&gt;&lt;/contributors&gt;&lt;titles&gt;&lt;title&gt;</w:instrTex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instrText>การ ศึกษา การ กำหนด ขนาด กลุ่ม ตัวอย่าง ของ นัก วิจัย ไทย และ นิสิต-นักศึกษา ระดับ อุดมศึกษา ของ ไทย ใน การ วิจัย เชิง ปริมาณ ทาง ด้าน สังคมศาสตร์ มนุษยศาสตร์ การ โรงแรม การ ท่องเที่ยว และ อื่น ๆ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instrText>&lt;/title&gt;&lt;secondary-title&gt;Journal of Education Studies&lt;/secondary-title&gt;&lt;/titles&gt;&lt;periodical&gt;&lt;full-title&gt;Journal of Education Studies&lt;/full-title&gt;&lt;/periodical&gt;&lt;pages&gt;295-316&lt;/pages&gt;&lt;volume&gt;47&lt;/volume&gt;&lt;number&gt;1&lt;/number&gt;&lt;dates&gt;&lt;year&gt;2019&lt;/year&gt;&lt;/dates&gt;&lt;isbn&gt;2651-2017&lt;/isbn&gt;&lt;urls&gt;&lt;/urls&gt;&lt;/record&gt;&lt;/Cite&gt;&lt;/EndNote&gt;</w:instrText>
      </w:r>
      <w:r w:rsidR="00F56D59" w:rsidRPr="008C2ECC">
        <w:rPr>
          <w:rFonts w:ascii="TH SarabunPSK" w:hAnsi="TH SarabunPSK" w:cs="TH SarabunPSK" w:hint="cs"/>
          <w:sz w:val="32"/>
          <w:szCs w:val="32"/>
        </w:rPr>
        <w:fldChar w:fldCharType="separate"/>
      </w:r>
      <w:r w:rsidR="00F56D59" w:rsidRPr="008C2ECC">
        <w:rPr>
          <w:rFonts w:ascii="TH SarabunPSK" w:hAnsi="TH SarabunPSK" w:cs="TH SarabunPSK" w:hint="cs"/>
          <w:noProof/>
          <w:sz w:val="32"/>
          <w:szCs w:val="32"/>
        </w:rPr>
        <w:t>(</w:t>
      </w:r>
      <w:r w:rsidR="00F56D59" w:rsidRPr="008C2ECC">
        <w:rPr>
          <w:rFonts w:ascii="TH SarabunPSK" w:hAnsi="TH SarabunPSK" w:cs="TH SarabunPSK" w:hint="cs"/>
          <w:sz w:val="32"/>
          <w:szCs w:val="32"/>
          <w:cs/>
        </w:rPr>
        <w:t>ชำนาญ ศรีสวัสดิ์</w:t>
      </w:r>
      <w:r w:rsidR="00F56D59" w:rsidRPr="008C2ECC">
        <w:rPr>
          <w:rFonts w:ascii="TH SarabunPSK" w:hAnsi="TH SarabunPSK" w:cs="TH SarabunPSK" w:hint="cs"/>
          <w:noProof/>
          <w:sz w:val="32"/>
          <w:szCs w:val="32"/>
          <w:cs/>
        </w:rPr>
        <w:t>,</w:t>
      </w:r>
      <w:r w:rsidR="00F56D59" w:rsidRPr="008C2ECC">
        <w:rPr>
          <w:rFonts w:ascii="TH SarabunPSK" w:hAnsi="TH SarabunPSK" w:cs="TH SarabunPSK" w:hint="cs"/>
          <w:noProof/>
          <w:sz w:val="32"/>
          <w:szCs w:val="32"/>
        </w:rPr>
        <w:t xml:space="preserve"> 2</w:t>
      </w:r>
      <w:r w:rsidR="008C2ECC">
        <w:rPr>
          <w:rFonts w:ascii="TH SarabunPSK" w:hAnsi="TH SarabunPSK" w:cs="TH SarabunPSK"/>
          <w:noProof/>
          <w:sz w:val="32"/>
          <w:szCs w:val="32"/>
        </w:rPr>
        <w:t>562</w:t>
      </w:r>
      <w:r w:rsidR="00F56D59" w:rsidRPr="008C2ECC">
        <w:rPr>
          <w:rFonts w:ascii="TH SarabunPSK" w:hAnsi="TH SarabunPSK" w:cs="TH SarabunPSK" w:hint="cs"/>
          <w:noProof/>
          <w:sz w:val="32"/>
          <w:szCs w:val="32"/>
        </w:rPr>
        <w:t>)</w:t>
      </w:r>
      <w:r w:rsidR="00F56D59" w:rsidRPr="008C2ECC">
        <w:rPr>
          <w:rFonts w:ascii="TH SarabunPSK" w:hAnsi="TH SarabunPSK" w:cs="TH SarabunPSK" w:hint="cs"/>
          <w:sz w:val="32"/>
          <w:szCs w:val="32"/>
        </w:rPr>
        <w:fldChar w:fldCharType="end"/>
      </w:r>
    </w:p>
    <w:p w14:paraId="7667A516" w14:textId="49DB1380" w:rsidR="0073119D" w:rsidRPr="008C2ECC" w:rsidRDefault="00FC0E6D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วิจัยครั้งนี้ผู้วิจัยได้ทำการกำหนดกลุ่มตัวอย่างตามกรณีที่ไม่ทราบจำนวนประชากร เนื่องจากเป็นข้อมูลทุติยภูมิ</w:t>
      </w:r>
      <w:r w:rsidR="00BB38F2" w:rsidRPr="008C2ECC">
        <w:rPr>
          <w:rFonts w:ascii="TH SarabunPSK" w:hAnsi="TH SarabunPSK" w:cs="TH SarabunPSK" w:hint="cs"/>
          <w:sz w:val="32"/>
          <w:szCs w:val="32"/>
          <w:cs/>
        </w:rPr>
        <w:t xml:space="preserve"> โดยการกำหนดกลุ่มตัวอย่างตามสูตรของ</w:t>
      </w:r>
      <w:r w:rsidR="004B344C" w:rsidRPr="008C2ECC">
        <w:rPr>
          <w:rFonts w:ascii="TH SarabunPSK" w:hAnsi="TH SarabunPSK" w:cs="TH SarabunPSK" w:hint="cs"/>
          <w:sz w:val="32"/>
          <w:szCs w:val="32"/>
        </w:rPr>
        <w:t xml:space="preserve">  Yamane (1973) </w:t>
      </w:r>
      <w:proofErr w:type="spellStart"/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>กําหนด</w:t>
      </w:r>
      <w:proofErr w:type="spellEnd"/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>ความ</w:t>
      </w:r>
      <w:r w:rsidR="00FA5751" w:rsidRPr="008C2ECC">
        <w:rPr>
          <w:rFonts w:ascii="TH SarabunPSK" w:hAnsi="TH SarabunPSK" w:cs="TH SarabunPSK" w:hint="cs"/>
          <w:sz w:val="32"/>
          <w:szCs w:val="32"/>
          <w:cs/>
        </w:rPr>
        <w:t>เชื่อมันไว้</w:t>
      </w:r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 xml:space="preserve"> ที่ระดับ </w:t>
      </w:r>
      <w:r w:rsidR="004B344C" w:rsidRPr="008C2ECC">
        <w:rPr>
          <w:rFonts w:ascii="TH SarabunPSK" w:hAnsi="TH SarabunPSK" w:cs="TH SarabunPSK" w:hint="cs"/>
          <w:sz w:val="32"/>
          <w:szCs w:val="32"/>
        </w:rPr>
        <w:t xml:space="preserve">95% </w:t>
      </w:r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 xml:space="preserve">หรือ </w:t>
      </w:r>
      <w:r w:rsidR="004B344C" w:rsidRPr="008C2ECC">
        <w:rPr>
          <w:rFonts w:ascii="TH SarabunPSK" w:hAnsi="TH SarabunPSK" w:cs="TH SarabunPSK" w:hint="cs"/>
          <w:sz w:val="32"/>
          <w:szCs w:val="32"/>
        </w:rPr>
        <w:t xml:space="preserve">0.95 </w:t>
      </w:r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>และค่าระดับความผิดพลาดหรือค่ายอมรับความคลาดเคลื่อนจาก</w:t>
      </w:r>
      <w:r w:rsidR="004B344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 xml:space="preserve">การสุ่มตัวอย่างไม่เกิน </w:t>
      </w:r>
      <w:r w:rsidR="004B344C" w:rsidRPr="008C2ECC">
        <w:rPr>
          <w:rFonts w:ascii="TH SarabunPSK" w:hAnsi="TH SarabunPSK" w:cs="TH SarabunPSK" w:hint="cs"/>
          <w:sz w:val="32"/>
          <w:szCs w:val="32"/>
        </w:rPr>
        <w:t xml:space="preserve">5% </w:t>
      </w:r>
      <w:r w:rsidR="004B344C" w:rsidRPr="008C2ECC">
        <w:rPr>
          <w:rFonts w:ascii="TH SarabunPSK" w:hAnsi="TH SarabunPSK" w:cs="TH SarabunPSK" w:hint="cs"/>
          <w:sz w:val="32"/>
          <w:szCs w:val="32"/>
          <w:cs/>
        </w:rPr>
        <w:t xml:space="preserve">หรือ </w:t>
      </w:r>
      <w:r w:rsidR="004B344C" w:rsidRPr="008C2ECC">
        <w:rPr>
          <w:rFonts w:ascii="TH SarabunPSK" w:hAnsi="TH SarabunPSK" w:cs="TH SarabunPSK" w:hint="cs"/>
          <w:sz w:val="32"/>
          <w:szCs w:val="32"/>
        </w:rPr>
        <w:t>0.05</w:t>
      </w:r>
      <w:r w:rsidR="00BD761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BD761C" w:rsidRPr="008C2ECC">
        <w:rPr>
          <w:rFonts w:ascii="TH SarabunPSK" w:hAnsi="TH SarabunPSK" w:cs="TH SarabunPSK" w:hint="cs"/>
          <w:sz w:val="32"/>
          <w:szCs w:val="32"/>
          <w:cs/>
        </w:rPr>
        <w:t xml:space="preserve">โดยกำหนดให้กลุ่มตัวอย่างแบ่งเป็น </w:t>
      </w:r>
      <w:r w:rsidR="00BD761C" w:rsidRPr="008C2ECC">
        <w:rPr>
          <w:rFonts w:ascii="TH SarabunPSK" w:hAnsi="TH SarabunPSK" w:cs="TH SarabunPSK" w:hint="cs"/>
          <w:sz w:val="32"/>
          <w:szCs w:val="32"/>
        </w:rPr>
        <w:t xml:space="preserve">2 </w:t>
      </w:r>
      <w:r w:rsidR="00BD761C" w:rsidRPr="008C2ECC">
        <w:rPr>
          <w:rFonts w:ascii="TH SarabunPSK" w:hAnsi="TH SarabunPSK" w:cs="TH SarabunPSK" w:hint="cs"/>
          <w:sz w:val="32"/>
          <w:szCs w:val="32"/>
          <w:cs/>
        </w:rPr>
        <w:t xml:space="preserve">กลุ่มดังนี้ กลุ่มเรียนหลักสูตรคณิตศาสตร์ จำนวน </w:t>
      </w:r>
      <w:r w:rsidR="00910C09" w:rsidRPr="008C2ECC">
        <w:rPr>
          <w:rFonts w:ascii="TH SarabunPSK" w:hAnsi="TH SarabunPSK" w:cs="TH SarabunPSK" w:hint="cs"/>
          <w:sz w:val="32"/>
          <w:szCs w:val="32"/>
        </w:rPr>
        <w:t>199</w:t>
      </w:r>
      <w:r w:rsidR="00BD761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BD761C" w:rsidRPr="008C2ECC">
        <w:rPr>
          <w:rFonts w:ascii="TH SarabunPSK" w:hAnsi="TH SarabunPSK" w:cs="TH SarabunPSK" w:hint="cs"/>
          <w:sz w:val="32"/>
          <w:szCs w:val="32"/>
          <w:cs/>
        </w:rPr>
        <w:t xml:space="preserve">คน และกลุ่มเรียนหลักสูตรภาษาโปรตุเกส จำนวน </w:t>
      </w:r>
      <w:r w:rsidR="00910C09" w:rsidRPr="008C2ECC">
        <w:rPr>
          <w:rFonts w:ascii="TH SarabunPSK" w:hAnsi="TH SarabunPSK" w:cs="TH SarabunPSK" w:hint="cs"/>
          <w:sz w:val="32"/>
          <w:szCs w:val="32"/>
        </w:rPr>
        <w:t>199</w:t>
      </w:r>
      <w:r w:rsidR="00BD761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BD761C" w:rsidRPr="008C2ECC">
        <w:rPr>
          <w:rFonts w:ascii="TH SarabunPSK" w:hAnsi="TH SarabunPSK" w:cs="TH SarabunPSK" w:hint="cs"/>
          <w:sz w:val="32"/>
          <w:szCs w:val="32"/>
          <w:cs/>
        </w:rPr>
        <w:t xml:space="preserve">คน </w:t>
      </w:r>
      <w:r w:rsidR="003B35BC" w:rsidRPr="008C2ECC">
        <w:rPr>
          <w:rFonts w:ascii="TH SarabunPSK" w:hAnsi="TH SarabunPSK" w:cs="TH SarabunPSK" w:hint="cs"/>
          <w:sz w:val="32"/>
          <w:szCs w:val="32"/>
          <w:cs/>
        </w:rPr>
        <w:t xml:space="preserve">รวมกลุ่มตัวอย่างทั้ง </w:t>
      </w:r>
      <w:r w:rsidR="00910C09" w:rsidRPr="008C2ECC">
        <w:rPr>
          <w:rFonts w:ascii="TH SarabunPSK" w:hAnsi="TH SarabunPSK" w:cs="TH SarabunPSK" w:hint="cs"/>
          <w:sz w:val="32"/>
          <w:szCs w:val="32"/>
        </w:rPr>
        <w:t>398</w:t>
      </w:r>
      <w:r w:rsidR="003B35B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3B35BC" w:rsidRPr="008C2ECC">
        <w:rPr>
          <w:rFonts w:ascii="TH SarabunPSK" w:hAnsi="TH SarabunPSK" w:cs="TH SarabunPSK" w:hint="cs"/>
          <w:sz w:val="32"/>
          <w:szCs w:val="32"/>
          <w:cs/>
        </w:rPr>
        <w:t xml:space="preserve">คน </w:t>
      </w:r>
    </w:p>
    <w:bookmarkEnd w:id="1"/>
    <w:bookmarkEnd w:id="2"/>
    <w:p w14:paraId="01353016" w14:textId="77777777" w:rsidR="00D24E0F" w:rsidRPr="008C2ECC" w:rsidRDefault="005366CF" w:rsidP="0005602C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ตัวแปรและเครื่องมือ</w:t>
      </w:r>
      <w:r w:rsidR="00FD448E"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ที่ใช้ในการศึกษา</w:t>
      </w:r>
    </w:p>
    <w:p w14:paraId="70826F77" w14:textId="7487FB1A" w:rsidR="00350355" w:rsidRDefault="00350355" w:rsidP="0005602C">
      <w:pPr>
        <w:rPr>
          <w:rFonts w:ascii="TH SarabunPSK" w:hAnsi="TH SarabunPSK" w:cs="TH SarabunPSK"/>
          <w:b/>
          <w:bCs/>
          <w:sz w:val="32"/>
          <w:szCs w:val="32"/>
        </w:rPr>
      </w:pPr>
      <w:bookmarkStart w:id="4" w:name="_Hlk88398902"/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ตัวแปรที่ใช้ในการศึกษา</w:t>
      </w:r>
    </w:p>
    <w:p w14:paraId="1FB8F9FA" w14:textId="629432A4" w:rsidR="002E5A85" w:rsidRPr="00510BF5" w:rsidRDefault="002E5A85" w:rsidP="00510BF5">
      <w:pPr>
        <w:tabs>
          <w:tab w:val="left" w:pos="1911"/>
        </w:tabs>
        <w:rPr>
          <w:rFonts w:ascii="TH SarabunPSK" w:hAnsi="TH SarabunPSK" w:cs="TH SarabunPSK"/>
          <w:sz w:val="32"/>
          <w:szCs w:val="32"/>
          <w:cs/>
        </w:rPr>
      </w:pPr>
      <w:r w:rsidRPr="0094373D">
        <w:rPr>
          <w:rFonts w:ascii="TH SarabunPSK" w:hAnsi="TH SarabunPSK" w:cs="TH SarabunPSK" w:hint="cs"/>
          <w:sz w:val="32"/>
          <w:szCs w:val="32"/>
          <w:cs/>
        </w:rPr>
        <w:t>ตัวแปรที่ใช้ในการศึกษาเพื่อหาปัจจัย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ที่มีผลต่อสถานะสุขภาพร่างกายของนักเรียนมัธยม</w:t>
      </w:r>
      <w:r>
        <w:rPr>
          <w:rFonts w:ascii="TH SarabunPSK" w:hAnsi="TH SarabunPSK" w:cs="TH SarabunPSK" w:hint="cs"/>
          <w:sz w:val="32"/>
          <w:szCs w:val="32"/>
          <w:cs/>
        </w:rPr>
        <w:t>ใน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หลักสูตรคณิตศาสตร์และภาษาโปรตุเกส</w:t>
      </w:r>
      <w:r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ในประเทศโปรตุเกส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มีการรวบรวมโดย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ใ</w:t>
      </w:r>
      <w:r>
        <w:rPr>
          <w:rFonts w:ascii="TH SarabunPSK" w:hAnsi="TH SarabunPSK" w:cs="TH SarabunPSK" w:hint="cs"/>
          <w:sz w:val="32"/>
          <w:szCs w:val="32"/>
          <w:cs/>
        </w:rPr>
        <w:t>ช้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แบบสอบถามออนไลน์เป็นแบบประมาณค่า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ระดับ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เป็นเครื่องมือในการเก็บรวบรวม</w:t>
      </w:r>
      <w:r w:rsidR="00510BF5">
        <w:rPr>
          <w:rFonts w:ascii="TH SarabunPSK" w:hAnsi="TH SarabunPSK" w:cs="TH SarabunPSK" w:hint="cs"/>
          <w:sz w:val="32"/>
          <w:szCs w:val="32"/>
          <w:cs/>
        </w:rPr>
        <w:t>ข้อมูลของนักเรียน เพื่อความสะดวกในการเข้าถึงแบบสอบถาม ซึ่งตัวแปรที่ใช้ ได้แก่</w:t>
      </w:r>
    </w:p>
    <w:p w14:paraId="56FB2044" w14:textId="309DCEBC" w:rsidR="00143C3A" w:rsidRPr="00B8392F" w:rsidRDefault="00B8392F" w:rsidP="0094373D">
      <w:pPr>
        <w:pStyle w:val="a3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  <w:cs/>
        </w:rPr>
        <w:tab/>
      </w:r>
      <w:bookmarkStart w:id="5" w:name="_Hlk88310961"/>
      <w:r w:rsidR="00350355" w:rsidRPr="00B8392F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350355" w:rsidRPr="00B8392F">
        <w:rPr>
          <w:rFonts w:ascii="TH SarabunPSK" w:hAnsi="TH SarabunPSK" w:cs="TH SarabunPSK" w:hint="cs"/>
          <w:sz w:val="32"/>
          <w:szCs w:val="32"/>
          <w:cs/>
        </w:rPr>
        <w:t xml:space="preserve"> หมายถึง ความสัมพันธ์ระหว่างพ่อแม่และลูก ระหว่างพี่น้อง หรือระหว่าง</w:t>
      </w:r>
      <w:r w:rsidR="00350355" w:rsidRPr="00B8392F">
        <w:rPr>
          <w:rFonts w:ascii="TH SarabunPSK" w:hAnsi="TH SarabunPSK" w:cs="TH SarabunPSK" w:hint="cs"/>
          <w:sz w:val="32"/>
          <w:szCs w:val="32"/>
        </w:rPr>
        <w:t xml:space="preserve"> </w:t>
      </w:r>
      <w:r w:rsidR="00350355" w:rsidRPr="00B8392F">
        <w:rPr>
          <w:rFonts w:ascii="TH SarabunPSK" w:hAnsi="TH SarabunPSK" w:cs="TH SarabunPSK" w:hint="cs"/>
          <w:sz w:val="32"/>
          <w:szCs w:val="32"/>
          <w:cs/>
        </w:rPr>
        <w:t>สมาชิกในครอบครัว รวมถึงการสื่อสารในคร</w:t>
      </w:r>
      <w:r w:rsidR="00143C3A" w:rsidRPr="00B8392F">
        <w:rPr>
          <w:rFonts w:ascii="TH SarabunPSK" w:hAnsi="TH SarabunPSK" w:cs="TH SarabunPSK" w:hint="cs"/>
          <w:sz w:val="32"/>
          <w:szCs w:val="32"/>
          <w:cs/>
        </w:rPr>
        <w:t>อบครัว แบบแผนความสัมพันธ์ การกำหนดบทบาทและอำ</w:t>
      </w:r>
      <w:r w:rsidR="00350355" w:rsidRPr="00B8392F">
        <w:rPr>
          <w:rFonts w:ascii="TH SarabunPSK" w:hAnsi="TH SarabunPSK" w:cs="TH SarabunPSK" w:hint="cs"/>
          <w:sz w:val="32"/>
          <w:szCs w:val="32"/>
          <w:cs/>
        </w:rPr>
        <w:t>นาจใน</w:t>
      </w:r>
      <w:r w:rsidR="00350355" w:rsidRPr="00B8392F">
        <w:rPr>
          <w:rFonts w:ascii="TH SarabunPSK" w:hAnsi="TH SarabunPSK" w:cs="TH SarabunPSK" w:hint="cs"/>
          <w:sz w:val="32"/>
          <w:szCs w:val="32"/>
        </w:rPr>
        <w:t xml:space="preserve"> </w:t>
      </w:r>
      <w:r w:rsidR="00350355" w:rsidRPr="00B8392F">
        <w:rPr>
          <w:rFonts w:ascii="TH SarabunPSK" w:hAnsi="TH SarabunPSK" w:cs="TH SarabunPSK" w:hint="cs"/>
          <w:sz w:val="32"/>
          <w:szCs w:val="32"/>
          <w:cs/>
        </w:rPr>
        <w:t>การตัดสินใจ และยังสามารถสังเกตได้จากความผูกพันทางอารมณ์ที่สมาชิก</w:t>
      </w:r>
      <w:r w:rsidR="00350355" w:rsidRPr="00B8392F">
        <w:rPr>
          <w:rFonts w:ascii="TH SarabunPSK" w:hAnsi="TH SarabunPSK" w:cs="TH SarabunPSK" w:hint="cs"/>
          <w:sz w:val="32"/>
          <w:szCs w:val="32"/>
        </w:rPr>
        <w:t xml:space="preserve"> </w:t>
      </w:r>
      <w:r w:rsidR="00350355" w:rsidRPr="00B8392F">
        <w:rPr>
          <w:rFonts w:ascii="TH SarabunPSK" w:hAnsi="TH SarabunPSK" w:cs="TH SarabunPSK" w:hint="cs"/>
          <w:sz w:val="32"/>
          <w:szCs w:val="32"/>
          <w:cs/>
        </w:rPr>
        <w:t>ในครอบครัวมีต่อกัน ความร่วมมือระหว่างกัน และการปรับตัวของสมาชิกในครอบครัวต่อสถานการณ์ต่างๆ</w:t>
      </w:r>
      <w:r w:rsidR="00143C3A" w:rsidRPr="00B8392F">
        <w:rPr>
          <w:rFonts w:ascii="TH SarabunPSK" w:hAnsi="TH SarabunPSK" w:cs="TH SarabunPSK" w:hint="cs"/>
          <w:sz w:val="32"/>
          <w:szCs w:val="32"/>
          <w:cs/>
        </w:rPr>
        <w:t xml:space="preserve"> (วน</w:t>
      </w:r>
      <w:proofErr w:type="spellStart"/>
      <w:r w:rsidR="00143C3A" w:rsidRPr="00B8392F">
        <w:rPr>
          <w:rFonts w:ascii="TH SarabunPSK" w:hAnsi="TH SarabunPSK" w:cs="TH SarabunPSK" w:hint="cs"/>
          <w:sz w:val="32"/>
          <w:szCs w:val="32"/>
          <w:cs/>
        </w:rPr>
        <w:t>ัญญา</w:t>
      </w:r>
      <w:proofErr w:type="spellEnd"/>
      <w:r w:rsidR="00143C3A" w:rsidRPr="00B8392F">
        <w:rPr>
          <w:rFonts w:ascii="TH SarabunPSK" w:hAnsi="TH SarabunPSK" w:cs="TH SarabunPSK" w:hint="cs"/>
          <w:sz w:val="32"/>
          <w:szCs w:val="32"/>
          <w:cs/>
        </w:rPr>
        <w:t xml:space="preserve"> แก้วแก้วปาน</w:t>
      </w:r>
      <w:r w:rsidR="00143C3A" w:rsidRPr="00B8392F">
        <w:rPr>
          <w:rFonts w:ascii="TH SarabunPSK" w:hAnsi="TH SarabunPSK" w:cs="TH SarabunPSK" w:hint="cs"/>
          <w:sz w:val="32"/>
          <w:szCs w:val="32"/>
        </w:rPr>
        <w:t>, 2</w:t>
      </w:r>
      <w:r w:rsidR="008C2ECC" w:rsidRPr="00B8392F">
        <w:rPr>
          <w:rFonts w:ascii="TH SarabunPSK" w:hAnsi="TH SarabunPSK" w:cs="TH SarabunPSK" w:hint="cs"/>
          <w:sz w:val="32"/>
          <w:szCs w:val="32"/>
        </w:rPr>
        <w:t>560</w:t>
      </w:r>
      <w:r w:rsidR="00143C3A" w:rsidRPr="00B8392F">
        <w:rPr>
          <w:rFonts w:ascii="TH SarabunPSK" w:hAnsi="TH SarabunPSK" w:cs="TH SarabunPSK" w:hint="cs"/>
          <w:sz w:val="32"/>
          <w:szCs w:val="32"/>
        </w:rPr>
        <w:t>)</w:t>
      </w:r>
      <w:r w:rsidR="00945610" w:rsidRPr="00B8392F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7B11B5A1" w14:textId="77777777" w:rsidR="00143C3A" w:rsidRPr="008C2ECC" w:rsidRDefault="00143C3A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หมายถึง การมีเวลาในการปฏิบัติทำกิจกรรมสร้างสรรค์เวลากับเพื่อน ครอบครัวหรือเพื่อจัดการชีวิตส่วนตัวของตนเอง </w:t>
      </w:r>
      <w:r w:rsidR="00FD448E" w:rsidRPr="008C2ECC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7171D506" w14:textId="77777777" w:rsidR="00436F77" w:rsidRPr="008C2ECC" w:rsidRDefault="00436F77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หมายถึง การกระทำที่บ่งบอกถึงกิจกรรมที่ทำร่วมกันเป็นกลุ่มตั้งแต่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2 </w:t>
      </w:r>
      <w:r w:rsidR="00FD448E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ขึ้นไป </w:t>
      </w:r>
      <w:r w:rsidR="00301922" w:rsidRPr="008C2ECC">
        <w:rPr>
          <w:rFonts w:ascii="TH SarabunPSK" w:hAnsi="TH SarabunPSK" w:cs="TH SarabunPSK" w:hint="cs"/>
          <w:sz w:val="32"/>
          <w:szCs w:val="32"/>
          <w:cs/>
        </w:rPr>
        <w:t>เป็นกิจกรรมที่</w:t>
      </w:r>
      <w:r w:rsidR="001831A5" w:rsidRPr="008C2ECC">
        <w:rPr>
          <w:rFonts w:ascii="TH SarabunPSK" w:hAnsi="TH SarabunPSK" w:cs="TH SarabunPSK" w:hint="cs"/>
          <w:sz w:val="32"/>
          <w:szCs w:val="32"/>
          <w:cs/>
        </w:rPr>
        <w:t>ทำในช่วงเวลาที่กลางคืน เช่น การเที่ยวผับและบาร์</w:t>
      </w:r>
    </w:p>
    <w:p w14:paraId="37064AFB" w14:textId="18FEDC30" w:rsidR="00FE4754" w:rsidRPr="008C2ECC" w:rsidRDefault="00FE4754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lastRenderedPageBreak/>
        <w:t>ปัจจัยด้านการบริโภคเครื่องดื่มแอลกอฮอล์ในวันทำงา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หมายถึง การดื่มแอลกอฮอล์ในช่วงวันจันทร์ </w:t>
      </w:r>
      <w:r w:rsidR="008C2ECC">
        <w:rPr>
          <w:rFonts w:ascii="TH SarabunPSK" w:hAnsi="TH SarabunPSK" w:cs="TH SarabunPSK" w:hint="cs"/>
          <w:sz w:val="32"/>
          <w:szCs w:val="32"/>
          <w:cs/>
        </w:rPr>
        <w:t>ถึ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วันศุกร์ไม่ว่าจะเป็นเวลาไหนก็ตาม  </w:t>
      </w:r>
      <w:r w:rsidR="00FD448E" w:rsidRPr="008C2ECC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07774625" w14:textId="50A1BA07" w:rsidR="00FD448E" w:rsidRPr="008C2ECC" w:rsidRDefault="00FD448E" w:rsidP="0094373D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shd w:val="clear" w:color="auto" w:fill="FFFFFF"/>
        </w:rPr>
        <w:t> </w:t>
      </w:r>
      <w:r w:rsidR="00945610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ab/>
      </w:r>
      <w:r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หมายถึง การดื่มแอลกอฮอล์ในช่วงวันเสาร์</w:t>
      </w:r>
      <w:r w:rsidRPr="008C2ECC">
        <w:rPr>
          <w:rFonts w:ascii="TH SarabunPSK" w:hAnsi="TH SarabunPSK" w:cs="TH SarabunPSK" w:hint="cs"/>
          <w:sz w:val="32"/>
          <w:szCs w:val="32"/>
        </w:rPr>
        <w:t>-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วันอาทิตย์ไม่ว่าจะเป็นเวลาไหนก็ตาม  </w:t>
      </w:r>
    </w:p>
    <w:p w14:paraId="05CAAD72" w14:textId="6EA35ED7" w:rsidR="00D15256" w:rsidRDefault="00F77261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สถานะสุขภาพร่างกายนักเรียน หมายถึง </w:t>
      </w:r>
      <w:r w:rsidR="00D15256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ภาวะความสุขสมบูรณ์ของบุคคลตามสภาพปกติในการดำเนินชีวิตประจำวัน</w:t>
      </w:r>
      <w:r w:rsidR="00D15256" w:rsidRPr="008C2ECC">
        <w:rPr>
          <w:rFonts w:ascii="TH SarabunPSK" w:hAnsi="TH SarabunPSK" w:cs="TH SarabunPSK" w:hint="cs"/>
          <w:sz w:val="32"/>
          <w:szCs w:val="32"/>
          <w:cs/>
        </w:rPr>
        <w:t>รวมไปถึง</w:t>
      </w:r>
      <w:r w:rsidR="00F33C90" w:rsidRPr="008C2ECC">
        <w:rPr>
          <w:rFonts w:ascii="TH SarabunPSK" w:hAnsi="TH SarabunPSK" w:cs="TH SarabunPSK" w:hint="cs"/>
          <w:sz w:val="32"/>
          <w:szCs w:val="32"/>
          <w:cs/>
        </w:rPr>
        <w:t>สุข</w:t>
      </w:r>
      <w:r w:rsidR="00D15256" w:rsidRPr="008C2ECC">
        <w:rPr>
          <w:rFonts w:ascii="TH SarabunPSK" w:hAnsi="TH SarabunPSK" w:cs="TH SarabunPSK" w:hint="cs"/>
          <w:sz w:val="32"/>
          <w:szCs w:val="32"/>
          <w:cs/>
        </w:rPr>
        <w:t>ภาพจิตใจ</w:t>
      </w:r>
      <w:r w:rsidR="007D06EB" w:rsidRPr="008C2ECC">
        <w:rPr>
          <w:rFonts w:ascii="TH SarabunPSK" w:hAnsi="TH SarabunPSK" w:cs="TH SarabunPSK" w:hint="cs"/>
          <w:sz w:val="32"/>
          <w:szCs w:val="32"/>
          <w:cs/>
        </w:rPr>
        <w:t>,อารมณ์หรือพฤติกรรม</w:t>
      </w:r>
      <w:r w:rsidR="00D15256" w:rsidRPr="008C2ECC">
        <w:rPr>
          <w:rFonts w:ascii="TH SarabunPSK" w:hAnsi="TH SarabunPSK" w:cs="TH SarabunPSK" w:hint="cs"/>
          <w:sz w:val="32"/>
          <w:szCs w:val="32"/>
          <w:cs/>
        </w:rPr>
        <w:t>ของบุคคล</w:t>
      </w:r>
    </w:p>
    <w:bookmarkEnd w:id="5"/>
    <w:p w14:paraId="4B6CA423" w14:textId="77777777" w:rsidR="00FE4754" w:rsidRPr="008C2ECC" w:rsidRDefault="00FD448E" w:rsidP="00436F77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เครื่องมือที่ใช้ในการศึกษา</w:t>
      </w:r>
    </w:p>
    <w:p w14:paraId="21E1B59F" w14:textId="6B7540BE" w:rsidR="00964A69" w:rsidRPr="008C2ECC" w:rsidRDefault="005B6993" w:rsidP="00D741A3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วิจัยนี้เป็นการศึกษาโดยใช้ ชุดข้อมูลทุติยภูมิ</w:t>
      </w:r>
      <w:r w:rsidR="007D0806">
        <w:rPr>
          <w:rFonts w:ascii="TH SarabunPSK" w:hAnsi="TH SarabunPSK" w:cs="TH SarabunPSK" w:hint="cs"/>
          <w:sz w:val="32"/>
          <w:szCs w:val="32"/>
          <w:cs/>
        </w:rPr>
        <w:t xml:space="preserve">ของ </w:t>
      </w:r>
      <w:r w:rsidR="00224737" w:rsidRPr="002E5A85">
        <w:rPr>
          <w:rFonts w:ascii="TH SarabunPSK" w:hAnsi="TH SarabunPSK" w:cs="TH SarabunPSK" w:hint="cs"/>
          <w:sz w:val="32"/>
          <w:szCs w:val="32"/>
          <w:shd w:val="clear" w:color="auto" w:fill="FFFFFF"/>
        </w:rPr>
        <w:t>Fabio Pagnotta</w:t>
      </w:r>
      <w:r w:rsidR="007D0806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โดยชุดข้อมูลที่นำมานี้เป็นชุดข้อมูล</w:t>
      </w:r>
      <w:r w:rsidR="00546104" w:rsidRPr="008C2ECC">
        <w:rPr>
          <w:rFonts w:ascii="TH SarabunPSK" w:hAnsi="TH SarabunPSK" w:cs="TH SarabunPSK" w:hint="cs"/>
          <w:sz w:val="32"/>
          <w:szCs w:val="32"/>
          <w:cs/>
        </w:rPr>
        <w:t>ที่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เกี่ยวกับนักเรียนมัธยมทั้งสองหลักสูตรสายการเรียนนั่นก็คือ</w:t>
      </w:r>
      <w:r w:rsidR="00546104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หลักสูตรคณิตศาสตร์และหลักสูตรภาษาโปรตุเกส</w:t>
      </w:r>
      <w:r w:rsidR="00E604E1"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546104" w:rsidRPr="008C2ECC">
        <w:rPr>
          <w:rFonts w:ascii="TH SarabunPSK" w:hAnsi="TH SarabunPSK" w:cs="TH SarabunPSK" w:hint="cs"/>
          <w:sz w:val="32"/>
          <w:szCs w:val="32"/>
          <w:cs/>
        </w:rPr>
        <w:t>ซึ่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มีการรวบรวมข</w:t>
      </w:r>
      <w:r w:rsidR="0038012C" w:rsidRPr="008C2ECC">
        <w:rPr>
          <w:rFonts w:ascii="TH SarabunPSK" w:hAnsi="TH SarabunPSK" w:cs="TH SarabunPSK" w:hint="cs"/>
          <w:sz w:val="32"/>
          <w:szCs w:val="32"/>
          <w:cs/>
        </w:rPr>
        <w:t>้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อมูลด้วยวิธีตอบแบบสอบถามออนไลน์เพื่อการเข้าถึงง่ายของนักเรียนหรือก</w:t>
      </w:r>
      <w:r w:rsidR="00546104" w:rsidRPr="008C2ECC">
        <w:rPr>
          <w:rFonts w:ascii="TH SarabunPSK" w:hAnsi="TH SarabunPSK" w:cs="TH SarabunPSK" w:hint="cs"/>
          <w:sz w:val="32"/>
          <w:szCs w:val="32"/>
          <w:cs/>
        </w:rPr>
        <w:t>ลุ่มตัวอย่างที่ต้องการ</w:t>
      </w:r>
      <w:r w:rsidR="00E604E1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46104" w:rsidRPr="008C2ECC">
        <w:rPr>
          <w:rFonts w:ascii="TH SarabunPSK" w:hAnsi="TH SarabunPSK" w:cs="TH SarabunPSK" w:hint="cs"/>
          <w:sz w:val="32"/>
          <w:szCs w:val="32"/>
          <w:cs/>
        </w:rPr>
        <w:t xml:space="preserve">โดยชุดข้อมูลที่ใช้นี้มีกลุ่มตัวอย่างจำนวน </w:t>
      </w:r>
      <w:r w:rsidR="00546104" w:rsidRPr="008C2ECC">
        <w:rPr>
          <w:rFonts w:ascii="TH SarabunPSK" w:hAnsi="TH SarabunPSK" w:cs="TH SarabunPSK" w:hint="cs"/>
          <w:sz w:val="32"/>
          <w:szCs w:val="32"/>
        </w:rPr>
        <w:t xml:space="preserve">398 </w:t>
      </w:r>
      <w:r w:rsidR="00546104" w:rsidRPr="008C2ECC">
        <w:rPr>
          <w:rFonts w:ascii="TH SarabunPSK" w:hAnsi="TH SarabunPSK" w:cs="TH SarabunPSK" w:hint="cs"/>
          <w:sz w:val="32"/>
          <w:szCs w:val="32"/>
          <w:cs/>
        </w:rPr>
        <w:t>คน</w:t>
      </w:r>
      <w:r w:rsidR="007D080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7D0806" w:rsidRPr="002E5A85">
        <w:rPr>
          <w:rFonts w:ascii="TH SarabunPSK" w:hAnsi="TH SarabunPSK" w:cs="TH SarabunPSK" w:hint="cs"/>
          <w:sz w:val="32"/>
          <w:szCs w:val="32"/>
          <w:cs/>
        </w:rPr>
        <w:t>(</w:t>
      </w:r>
      <w:r w:rsidR="007D0806" w:rsidRPr="002E5A85">
        <w:rPr>
          <w:rFonts w:ascii="TH SarabunPSK" w:hAnsi="TH SarabunPSK" w:cs="TH SarabunPSK" w:hint="cs"/>
          <w:sz w:val="32"/>
          <w:szCs w:val="32"/>
          <w:shd w:val="clear" w:color="auto" w:fill="FFFFFF"/>
        </w:rPr>
        <w:t>Fabio Pagnotta</w:t>
      </w:r>
      <w:r w:rsidR="007D0806" w:rsidRPr="002E5A85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, 2551</w:t>
      </w:r>
      <w:r w:rsidR="007D0806" w:rsidRPr="002E5A85">
        <w:rPr>
          <w:rFonts w:ascii="TH SarabunPSK" w:hAnsi="TH SarabunPSK" w:cs="TH SarabunPSK" w:hint="cs"/>
          <w:sz w:val="32"/>
          <w:szCs w:val="32"/>
          <w:cs/>
        </w:rPr>
        <w:t>)</w:t>
      </w:r>
    </w:p>
    <w:bookmarkEnd w:id="4"/>
    <w:p w14:paraId="6B01659B" w14:textId="77777777" w:rsidR="002236AC" w:rsidRPr="008C2ECC" w:rsidRDefault="002236AC" w:rsidP="002236AC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การรวบรวมข้อมูล</w:t>
      </w:r>
    </w:p>
    <w:p w14:paraId="2FA3EB23" w14:textId="4D0DF05A" w:rsidR="00460727" w:rsidRPr="008C2ECC" w:rsidRDefault="001B2710" w:rsidP="00437CE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ในการศึกษาการวิจัยครั้งนี้ ผู้วิจัยไม่ทราบจำนวนที่แน่นอน</w:t>
      </w:r>
      <w:r w:rsidR="00AF43C8" w:rsidRPr="008C2ECC">
        <w:rPr>
          <w:rFonts w:ascii="TH SarabunPSK" w:hAnsi="TH SarabunPSK" w:cs="TH SarabunPSK" w:hint="cs"/>
          <w:sz w:val="32"/>
          <w:szCs w:val="32"/>
          <w:cs/>
        </w:rPr>
        <w:t>ของกลุ่มประชากรว่ามีจำนวนเท่าใด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จึง</w:t>
      </w:r>
      <w:r w:rsidR="00AF43C8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เลือกวิธีการสุ่มตัวอย่างของกลุ่มประชากรมาด้วยวิธีการสุ่มแบบเฉพาะเจาะจง </w:t>
      </w:r>
      <w:r w:rsidRPr="008C2ECC">
        <w:rPr>
          <w:rFonts w:ascii="TH SarabunPSK" w:hAnsi="TH SarabunPSK" w:cs="TH SarabunPSK" w:hint="cs"/>
          <w:sz w:val="32"/>
          <w:szCs w:val="32"/>
        </w:rPr>
        <w:t>(Judgmental Sampling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) คือ </w:t>
      </w:r>
      <w:r w:rsidR="00AF43C8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3204D" w:rsidRPr="008C2ECC">
        <w:rPr>
          <w:rFonts w:ascii="TH SarabunPSK" w:hAnsi="TH SarabunPSK" w:cs="TH SarabunPSK" w:hint="cs"/>
          <w:sz w:val="32"/>
          <w:szCs w:val="32"/>
          <w:cs/>
        </w:rPr>
        <w:t>การเลือกกลุ่มตัวอย่างโดยพิจารณาจากการตัดสินใจของผู้วิจัยเอง ลักษณะของกลุ่มที่เลือกเป็นไปตาม</w:t>
      </w:r>
      <w:r w:rsidR="00AF43C8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3204D" w:rsidRPr="008C2ECC">
        <w:rPr>
          <w:rFonts w:ascii="TH SarabunPSK" w:hAnsi="TH SarabunPSK" w:cs="TH SarabunPSK" w:hint="cs"/>
          <w:sz w:val="32"/>
          <w:szCs w:val="32"/>
          <w:cs/>
        </w:rPr>
        <w:t>วัตถุประสงค์ของการวิจัย</w:t>
      </w:r>
      <w:r w:rsidR="00217F4B" w:rsidRPr="008C2ECC">
        <w:rPr>
          <w:rFonts w:ascii="TH SarabunPSK" w:hAnsi="TH SarabunPSK" w:cs="TH SarabunPSK" w:hint="cs"/>
          <w:sz w:val="32"/>
          <w:szCs w:val="32"/>
          <w:cs/>
        </w:rPr>
        <w:t>โดยการวิจัยนี้เป็นการนำข้อมูล</w:t>
      </w:r>
      <w:r w:rsidR="00947F17" w:rsidRPr="008C2ECC">
        <w:rPr>
          <w:rFonts w:ascii="TH SarabunPSK" w:hAnsi="TH SarabunPSK" w:cs="TH SarabunPSK" w:hint="cs"/>
          <w:sz w:val="32"/>
          <w:szCs w:val="32"/>
          <w:cs/>
        </w:rPr>
        <w:t>ทุติยภูมิ</w:t>
      </w:r>
      <w:r w:rsidR="00C872E5">
        <w:rPr>
          <w:rFonts w:ascii="TH SarabunPSK" w:hAnsi="TH SarabunPSK" w:cs="TH SarabunPSK" w:hint="cs"/>
          <w:sz w:val="32"/>
          <w:szCs w:val="32"/>
          <w:cs/>
        </w:rPr>
        <w:t xml:space="preserve">ของ </w:t>
      </w:r>
      <w:r w:rsidR="00E604E1" w:rsidRPr="002E5A85">
        <w:rPr>
          <w:rFonts w:ascii="TH SarabunPSK" w:hAnsi="TH SarabunPSK" w:cs="TH SarabunPSK" w:hint="cs"/>
          <w:sz w:val="32"/>
          <w:szCs w:val="32"/>
          <w:shd w:val="clear" w:color="auto" w:fill="FFFFFF"/>
        </w:rPr>
        <w:t>Fabio Pagnotta</w:t>
      </w:r>
      <w:r w:rsidR="00C872E5">
        <w:rPr>
          <w:rFonts w:ascii="TH SarabunPSK" w:hAnsi="TH SarabunPSK" w:cs="TH SarabunPSK"/>
          <w:sz w:val="32"/>
          <w:szCs w:val="32"/>
          <w:shd w:val="clear" w:color="auto" w:fill="FFFFFF"/>
        </w:rPr>
        <w:t xml:space="preserve"> </w:t>
      </w:r>
      <w:r w:rsidR="00C872E5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จากฐานข้อมูล</w:t>
      </w:r>
      <w:r w:rsidR="00C872E5">
        <w:rPr>
          <w:rFonts w:ascii="TH SarabunPSK" w:hAnsi="TH SarabunPSK" w:cs="TH SarabunPSK"/>
          <w:sz w:val="32"/>
          <w:szCs w:val="32"/>
          <w:shd w:val="clear" w:color="auto" w:fill="FFFFFF"/>
        </w:rPr>
        <w:t xml:space="preserve"> Kaggle</w:t>
      </w:r>
      <w:r w:rsidR="00C872E5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 xml:space="preserve"> </w:t>
      </w:r>
      <w:r w:rsidR="00947F17" w:rsidRPr="008C2ECC">
        <w:rPr>
          <w:rFonts w:ascii="TH SarabunPSK" w:hAnsi="TH SarabunPSK" w:cs="TH SarabunPSK" w:hint="cs"/>
          <w:sz w:val="32"/>
          <w:szCs w:val="32"/>
          <w:cs/>
        </w:rPr>
        <w:t>เรื่องการดื่มแอลกอฮอล์ของนักเรียนมัธยม</w:t>
      </w:r>
      <w:r w:rsidR="006E458A" w:rsidRPr="008C2ECC">
        <w:rPr>
          <w:rFonts w:ascii="TH SarabunPSK" w:hAnsi="TH SarabunPSK" w:cs="TH SarabunPSK" w:hint="cs"/>
          <w:sz w:val="32"/>
          <w:szCs w:val="32"/>
          <w:cs/>
        </w:rPr>
        <w:t xml:space="preserve">สองสายการเรียนโรงเรียน </w:t>
      </w:r>
      <w:r w:rsidR="00947F17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E458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6E458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6E458A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A933C8" w:rsidRPr="008C2ECC">
        <w:rPr>
          <w:rFonts w:ascii="TH SarabunPSK" w:hAnsi="TH SarabunPSK" w:cs="TH SarabunPSK" w:hint="cs"/>
          <w:sz w:val="32"/>
          <w:szCs w:val="32"/>
          <w:cs/>
        </w:rPr>
        <w:t>ประเทศโปรตุเกส โดย</w:t>
      </w:r>
      <w:r w:rsidR="0005602C" w:rsidRPr="008C2ECC">
        <w:rPr>
          <w:rFonts w:ascii="TH SarabunPSK" w:hAnsi="TH SarabunPSK" w:cs="TH SarabunPSK" w:hint="cs"/>
          <w:sz w:val="32"/>
          <w:szCs w:val="32"/>
          <w:cs/>
        </w:rPr>
        <w:t>ข้อมูลนี้ถูกเก็บ</w:t>
      </w:r>
      <w:r w:rsidR="00AF43C8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05602C" w:rsidRPr="008C2ECC">
        <w:rPr>
          <w:rFonts w:ascii="TH SarabunPSK" w:hAnsi="TH SarabunPSK" w:cs="TH SarabunPSK" w:hint="cs"/>
          <w:sz w:val="32"/>
          <w:szCs w:val="32"/>
          <w:cs/>
        </w:rPr>
        <w:t>รวบร</w:t>
      </w:r>
      <w:r w:rsidR="00D85DEA" w:rsidRPr="008C2ECC">
        <w:rPr>
          <w:rFonts w:ascii="TH SarabunPSK" w:hAnsi="TH SarabunPSK" w:cs="TH SarabunPSK" w:hint="cs"/>
          <w:sz w:val="32"/>
          <w:szCs w:val="32"/>
          <w:cs/>
        </w:rPr>
        <w:t>วมมาด้วยวิธีตอบแบบสอบถามออนไลน์</w:t>
      </w:r>
      <w:r w:rsidR="00155077" w:rsidRPr="008C2ECC">
        <w:rPr>
          <w:rFonts w:ascii="TH SarabunPSK" w:hAnsi="TH SarabunPSK" w:cs="TH SarabunPSK" w:hint="cs"/>
          <w:sz w:val="32"/>
          <w:szCs w:val="32"/>
          <w:cs/>
        </w:rPr>
        <w:t>เพื่อความสะดวกและการเข้าถึงอย่างง่ายของผู้ตอบแบบสอบถาม ผู้วิจัย</w:t>
      </w:r>
      <w:r w:rsidR="00D85DEA" w:rsidRPr="008C2ECC">
        <w:rPr>
          <w:rFonts w:ascii="TH SarabunPSK" w:hAnsi="TH SarabunPSK" w:cs="TH SarabunPSK" w:hint="cs"/>
          <w:sz w:val="32"/>
          <w:szCs w:val="32"/>
          <w:cs/>
        </w:rPr>
        <w:t>คัดเลือก</w:t>
      </w:r>
      <w:r w:rsidR="00155077" w:rsidRPr="008C2ECC">
        <w:rPr>
          <w:rFonts w:ascii="TH SarabunPSK" w:hAnsi="TH SarabunPSK" w:cs="TH SarabunPSK" w:hint="cs"/>
          <w:sz w:val="32"/>
          <w:szCs w:val="32"/>
          <w:cs/>
        </w:rPr>
        <w:t>เฉพาะปัจจัยที่ต้องการนำมาวิเคราะห์เพื่อดูปัจจัยที่ส่งผลต่อสถานะสุขภาพ</w:t>
      </w:r>
      <w:r w:rsidR="00031154" w:rsidRPr="008C2ECC">
        <w:rPr>
          <w:rFonts w:ascii="TH SarabunPSK" w:hAnsi="TH SarabunPSK" w:cs="TH SarabunPSK" w:hint="cs"/>
          <w:sz w:val="32"/>
          <w:szCs w:val="32"/>
          <w:cs/>
        </w:rPr>
        <w:t xml:space="preserve">นักเรียนมัธยมโรงเรียน </w:t>
      </w:r>
      <w:r w:rsidR="00031154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031154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3E80730F" w14:textId="77777777" w:rsidR="002236AC" w:rsidRPr="008C2ECC" w:rsidRDefault="002236AC" w:rsidP="008410FC">
      <w:pPr>
        <w:tabs>
          <w:tab w:val="left" w:pos="2764"/>
        </w:tabs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การวิเคราะห์ข้อมูล</w:t>
      </w:r>
      <w:r w:rsidR="008410FC" w:rsidRPr="008C2ECC">
        <w:rPr>
          <w:rFonts w:ascii="TH SarabunPSK" w:hAnsi="TH SarabunPSK" w:cs="TH SarabunPSK" w:hint="cs"/>
          <w:b/>
          <w:bCs/>
          <w:sz w:val="32"/>
          <w:szCs w:val="32"/>
        </w:rPr>
        <w:tab/>
      </w:r>
    </w:p>
    <w:p w14:paraId="2569CA98" w14:textId="64D540E9" w:rsidR="00E604E1" w:rsidRPr="008C2ECC" w:rsidRDefault="002236AC" w:rsidP="00C872E5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ข้อมูลของงานวิจัยนี้จะใช้สถิติเป็นเครื่องมือในการวิเคราะห์ข้อมูล</w:t>
      </w:r>
      <w:r w:rsidR="00E604E1">
        <w:rPr>
          <w:rFonts w:ascii="TH SarabunPSK" w:hAnsi="TH SarabunPSK" w:cs="TH SarabunPSK" w:hint="cs"/>
          <w:sz w:val="32"/>
          <w:szCs w:val="32"/>
          <w:cs/>
        </w:rPr>
        <w:t xml:space="preserve">และมีการใช้โปรแกรม </w:t>
      </w:r>
      <w:r w:rsidR="00E604E1">
        <w:rPr>
          <w:rFonts w:ascii="TH SarabunPSK" w:hAnsi="TH SarabunPSK" w:cs="TH SarabunPSK"/>
          <w:sz w:val="32"/>
          <w:szCs w:val="32"/>
        </w:rPr>
        <w:t xml:space="preserve">IBM SPSS Statistics 26 </w:t>
      </w:r>
      <w:r w:rsidR="00E604E1">
        <w:rPr>
          <w:rFonts w:ascii="TH SarabunPSK" w:hAnsi="TH SarabunPSK" w:cs="TH SarabunPSK" w:hint="cs"/>
          <w:sz w:val="32"/>
          <w:szCs w:val="32"/>
          <w:cs/>
        </w:rPr>
        <w:t>เป็นเครื่องมือในการช่วยวิเคราะห์ศึกษาข้อมูล</w:t>
      </w:r>
    </w:p>
    <w:p w14:paraId="60CADC04" w14:textId="668E01DB" w:rsidR="00E71D63" w:rsidRPr="008C2ECC" w:rsidRDefault="00E71D63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7A7F4BE4" w14:textId="77777777" w:rsidR="008E1CF9" w:rsidRDefault="008E1CF9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18930A47" w14:textId="77777777" w:rsidR="008E1CF9" w:rsidRDefault="008E1CF9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61676FED" w14:textId="008F67F0" w:rsidR="007117EA" w:rsidRPr="008C2ECC" w:rsidRDefault="007117EA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โดยสถิติที่นำมาใช้เพื่อการวิเคราะห์ข้อมูลนี้ แบ่งออกเป็น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2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ประเภทได้แก่ </w:t>
      </w:r>
    </w:p>
    <w:p w14:paraId="583DB535" w14:textId="0A39C2FD" w:rsidR="002236AC" w:rsidRPr="008C2ECC" w:rsidRDefault="002236AC" w:rsidP="008C2ECC">
      <w:pPr>
        <w:pStyle w:val="a6"/>
        <w:numPr>
          <w:ilvl w:val="0"/>
          <w:numId w:val="1"/>
        </w:numPr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</w:t>
      </w:r>
      <w:bookmarkStart w:id="6" w:name="_Hlk88748316"/>
      <w:r w:rsidRPr="008C2ECC">
        <w:rPr>
          <w:rFonts w:ascii="TH SarabunPSK" w:hAnsi="TH SarabunPSK" w:cs="TH SarabunPSK" w:hint="cs"/>
          <w:sz w:val="32"/>
          <w:szCs w:val="32"/>
          <w:cs/>
        </w:rPr>
        <w:t>ข้อมูลเชิงพรรณนา (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Descriptive Statistics) </w:t>
      </w:r>
      <w:bookmarkEnd w:id="6"/>
      <w:r w:rsidRPr="008C2ECC">
        <w:rPr>
          <w:rFonts w:ascii="TH SarabunPSK" w:hAnsi="TH SarabunPSK" w:cs="TH SarabunPSK" w:hint="cs"/>
          <w:sz w:val="32"/>
          <w:szCs w:val="32"/>
          <w:cs/>
        </w:rPr>
        <w:t>คือ การวิเคราะห์ข้อมูล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เกี่ยวกับลักษณะทางประชากรศาสตร์ของผู้ตอบแบบสอบถาม โดยการใช้ค่าความถี่ (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Frequency) </w:t>
      </w:r>
      <w:r w:rsidR="00E604E1">
        <w:rPr>
          <w:rFonts w:ascii="TH SarabunPSK" w:hAnsi="TH SarabunPSK" w:cs="TH SarabunPSK" w:hint="cs"/>
          <w:sz w:val="32"/>
          <w:szCs w:val="32"/>
          <w:cs/>
        </w:rPr>
        <w:t>และ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ค่าร้อยละ (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Percentage)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ข้อมูลเกี่ยวกับระดับความคิดเห็นของนักเรียน</w:t>
      </w:r>
      <w:r w:rsidR="00357288" w:rsidRPr="008C2ECC">
        <w:rPr>
          <w:rFonts w:ascii="TH SarabunPSK" w:hAnsi="TH SarabunPSK" w:cs="TH SarabunPSK" w:hint="cs"/>
          <w:sz w:val="32"/>
          <w:szCs w:val="32"/>
          <w:cs/>
        </w:rPr>
        <w:t>และนําเสนอในรูปแบบของค่าเฉลี่ย (</w:t>
      </w:r>
      <w:r w:rsidR="00357288" w:rsidRPr="008C2ECC">
        <w:rPr>
          <w:rFonts w:ascii="TH SarabunPSK" w:hAnsi="TH SarabunPSK" w:cs="TH SarabunPSK" w:hint="cs"/>
          <w:sz w:val="32"/>
          <w:szCs w:val="32"/>
        </w:rPr>
        <w:t xml:space="preserve">Mean) </w:t>
      </w:r>
      <w:r w:rsidR="00357288" w:rsidRPr="008C2ECC">
        <w:rPr>
          <w:rFonts w:ascii="TH SarabunPSK" w:hAnsi="TH SarabunPSK" w:cs="TH SarabunPSK" w:hint="cs"/>
          <w:sz w:val="32"/>
          <w:szCs w:val="32"/>
          <w:cs/>
        </w:rPr>
        <w:t>และค่าส่วนเบี่ยงเบน</w:t>
      </w:r>
      <w:r w:rsidR="00357288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357288" w:rsidRPr="008C2ECC">
        <w:rPr>
          <w:rFonts w:ascii="TH SarabunPSK" w:hAnsi="TH SarabunPSK" w:cs="TH SarabunPSK" w:hint="cs"/>
          <w:sz w:val="32"/>
          <w:szCs w:val="32"/>
          <w:cs/>
        </w:rPr>
        <w:t>มาตรฐาน (</w:t>
      </w:r>
      <w:r w:rsidR="00357288" w:rsidRPr="008C2ECC">
        <w:rPr>
          <w:rFonts w:ascii="TH SarabunPSK" w:hAnsi="TH SarabunPSK" w:cs="TH SarabunPSK" w:hint="cs"/>
          <w:sz w:val="32"/>
          <w:szCs w:val="32"/>
        </w:rPr>
        <w:t>Standard Statistics)</w:t>
      </w:r>
    </w:p>
    <w:p w14:paraId="525D917D" w14:textId="77777777" w:rsidR="00357288" w:rsidRPr="008C2ECC" w:rsidRDefault="00357288" w:rsidP="008C2ECC">
      <w:pPr>
        <w:pStyle w:val="a6"/>
        <w:numPr>
          <w:ilvl w:val="0"/>
          <w:numId w:val="1"/>
        </w:numPr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เชิงอนุมาน (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Inferential Statistics)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คือ สถิติที่ใช้ในการวิเคราะห์ข้อมูล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ของกลุ่มตัวอย่างที่เป็นตัวแทนของประชากรที่สามารถนําไปวิเคราะห์ผลเพื่อสรุปอ้างถึงประชากร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ได้โดยใช้ทฤษฎีความน่าจะเป็น โดยในงานวิจัยนี้ใช้เครื่องมือทางสถิติดังนี้</w:t>
      </w:r>
    </w:p>
    <w:p w14:paraId="6AA33D14" w14:textId="64FA112A" w:rsidR="008938BF" w:rsidRPr="008C2ECC" w:rsidRDefault="00357288" w:rsidP="008C2ECC">
      <w:pPr>
        <w:pStyle w:val="a6"/>
        <w:rPr>
          <w:rFonts w:ascii="TH SarabunPSK" w:hAnsi="TH SarabunPSK" w:cs="TH SarabunPSK"/>
          <w:b/>
          <w:bCs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-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สมการถดถอยเชิงพหุคูณ (</w:t>
      </w:r>
      <w:r w:rsidRPr="008C2ECC">
        <w:rPr>
          <w:rFonts w:ascii="TH SarabunPSK" w:hAnsi="TH SarabunPSK" w:cs="TH SarabunPSK" w:hint="cs"/>
          <w:sz w:val="32"/>
          <w:szCs w:val="32"/>
        </w:rPr>
        <w:t>Multiple Linear</w:t>
      </w:r>
      <w:r w:rsidR="008C2ECC">
        <w:rPr>
          <w:rFonts w:ascii="TH SarabunPSK" w:hAnsi="TH SarabunPSK" w:cs="TH SarabunPSK"/>
          <w:sz w:val="32"/>
          <w:szCs w:val="32"/>
        </w:rPr>
        <w:t xml:space="preserve"> </w:t>
      </w:r>
      <w:r w:rsidR="008C2ECC">
        <w:rPr>
          <w:rFonts w:ascii="TH SarabunPSK" w:hAnsi="TH SarabunPSK" w:cs="TH SarabunPSK"/>
          <w:sz w:val="32"/>
          <w:szCs w:val="40"/>
        </w:rPr>
        <w:t>R</w:t>
      </w:r>
      <w:r w:rsidR="008C2ECC" w:rsidRPr="008C2ECC">
        <w:rPr>
          <w:rFonts w:ascii="TH SarabunPSK" w:hAnsi="TH SarabunPSK" w:cs="TH SarabunPSK" w:hint="cs"/>
          <w:sz w:val="32"/>
          <w:szCs w:val="40"/>
        </w:rPr>
        <w:t>egression)</w:t>
      </w:r>
      <w:r w:rsidR="008C2ECC" w:rsidRPr="008C2ECC">
        <w:rPr>
          <w:sz w:val="32"/>
          <w:szCs w:val="40"/>
        </w:rPr>
        <w:t xml:space="preserve"> </w:t>
      </w:r>
      <w:r w:rsidR="008C2ECC" w:rsidRPr="008C2ECC">
        <w:rPr>
          <w:cs/>
        </w:rPr>
        <w:t>เพื่อศึกษาตัวแปรอิสระ</w:t>
      </w:r>
      <w:r w:rsidR="008C2ECC" w:rsidRPr="008C2ECC">
        <w:rPr>
          <w:rFonts w:hint="cs"/>
          <w:cs/>
        </w:rPr>
        <w:t>ที่มี</w:t>
      </w:r>
      <w:r w:rsidR="008C2ECC" w:rsidRPr="008C2ECC">
        <w:rPr>
          <w:cs/>
        </w:rPr>
        <w:t>ประมาณค่า</w:t>
      </w:r>
      <w:r w:rsidR="00E604E1">
        <w:rPr>
          <w:rFonts w:hint="cs"/>
          <w:cs/>
        </w:rPr>
        <w:t xml:space="preserve"> </w:t>
      </w:r>
      <w:r w:rsidR="008410FC" w:rsidRPr="008C2ECC">
        <w:rPr>
          <w:rFonts w:ascii="TH SarabunPSK" w:hAnsi="TH SarabunPSK" w:cs="TH SarabunPSK" w:hint="cs"/>
          <w:sz w:val="32"/>
          <w:szCs w:val="32"/>
        </w:rPr>
        <w:t xml:space="preserve">5 </w:t>
      </w:r>
      <w:r w:rsidR="003908B6" w:rsidRPr="008C2ECC">
        <w:rPr>
          <w:rFonts w:ascii="TH SarabunPSK" w:hAnsi="TH SarabunPSK" w:cs="TH SarabunPSK" w:hint="cs"/>
          <w:sz w:val="32"/>
          <w:szCs w:val="32"/>
          <w:cs/>
        </w:rPr>
        <w:t>ระดับ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อันได้แก่</w:t>
      </w:r>
      <w:r w:rsidR="003908B6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136B0BD9" w14:textId="77777777" w:rsidR="008410FC" w:rsidRPr="008C2ECC" w:rsidRDefault="008410FC" w:rsidP="008C2ECC">
      <w:pPr>
        <w:pStyle w:val="a6"/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>(1)</w:t>
      </w:r>
      <w:r w:rsidRPr="008C2ECC">
        <w:rPr>
          <w:rFonts w:ascii="TH SarabunPSK" w:hAnsi="TH SarabunPSK" w:cs="TH SarabunPSK" w:hint="cs"/>
          <w:b/>
          <w:bCs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 </w:t>
      </w:r>
    </w:p>
    <w:p w14:paraId="0CB246AC" w14:textId="77777777" w:rsidR="008410FC" w:rsidRPr="008C2ECC" w:rsidRDefault="008410FC" w:rsidP="008C2ECC">
      <w:pPr>
        <w:pStyle w:val="a6"/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(2) </w:t>
      </w:r>
      <w:r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 </w:t>
      </w:r>
    </w:p>
    <w:p w14:paraId="2E4DE8DC" w14:textId="77777777" w:rsidR="008410FC" w:rsidRPr="008C2ECC" w:rsidRDefault="008410FC" w:rsidP="008C2ECC">
      <w:pPr>
        <w:pStyle w:val="a6"/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>(3)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</w:p>
    <w:p w14:paraId="7DEB187C" w14:textId="77777777" w:rsidR="008410FC" w:rsidRPr="008C2ECC" w:rsidRDefault="008410FC" w:rsidP="008C2ECC">
      <w:pPr>
        <w:pStyle w:val="a6"/>
        <w:ind w:firstLine="720"/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(4)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</w:p>
    <w:p w14:paraId="3F1741B6" w14:textId="77777777" w:rsidR="00DA2134" w:rsidRPr="008C2ECC" w:rsidRDefault="008410FC" w:rsidP="008C2ECC">
      <w:pPr>
        <w:pStyle w:val="a6"/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>(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5)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</w:p>
    <w:p w14:paraId="7A40B5E9" w14:textId="3BA0DDCF" w:rsidR="008C0674" w:rsidRPr="008C2ECC" w:rsidRDefault="003908B6" w:rsidP="008C2ECC">
      <w:pPr>
        <w:pStyle w:val="a6"/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และเลือกใช้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Enter Method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ซึ่งเป็นวิธีการเอาตัวแปรอิสระเข้าสู่สมการโดยจะนำตัวแปรอิสระที่มีความสัมพันธ์กับตัวแปรตามอย่างมีนัยสำคัญและไม่มีนัยสำคัญ</w:t>
      </w:r>
      <w:r w:rsidR="00964A69" w:rsidRPr="008C2ECC">
        <w:rPr>
          <w:rFonts w:ascii="TH SarabunPSK" w:hAnsi="TH SarabunPSK" w:cs="TH SarabunPSK" w:hint="cs"/>
          <w:sz w:val="32"/>
          <w:szCs w:val="32"/>
          <w:cs/>
        </w:rPr>
        <w:t>ท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างสถิติเข้าไปวิเคราะห์</w:t>
      </w:r>
      <w:r w:rsidR="00964A69" w:rsidRPr="008C2ECC">
        <w:rPr>
          <w:rFonts w:ascii="TH SarabunPSK" w:hAnsi="TH SarabunPSK" w:cs="TH SarabunPSK" w:hint="cs"/>
          <w:sz w:val="32"/>
          <w:szCs w:val="32"/>
          <w:cs/>
        </w:rPr>
        <w:t>ในสมการถดถอย</w:t>
      </w:r>
      <w:r w:rsid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(สุทิน ชนะบุญ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, </w:t>
      </w:r>
      <w:r w:rsidR="00964A69" w:rsidRPr="008C2ECC">
        <w:rPr>
          <w:rFonts w:ascii="TH SarabunPSK" w:hAnsi="TH SarabunPSK" w:cs="TH SarabunPSK" w:hint="cs"/>
          <w:sz w:val="32"/>
          <w:szCs w:val="32"/>
        </w:rPr>
        <w:t>2</w:t>
      </w:r>
      <w:r w:rsidR="008C2ECC">
        <w:rPr>
          <w:rFonts w:ascii="TH SarabunPSK" w:hAnsi="TH SarabunPSK" w:cs="TH SarabunPSK"/>
          <w:sz w:val="32"/>
          <w:szCs w:val="32"/>
        </w:rPr>
        <w:t>562</w:t>
      </w:r>
      <w:r w:rsidR="00964A69" w:rsidRPr="008C2ECC">
        <w:rPr>
          <w:rFonts w:ascii="TH SarabunPSK" w:hAnsi="TH SarabunPSK" w:cs="TH SarabunPSK" w:hint="cs"/>
          <w:sz w:val="32"/>
          <w:szCs w:val="32"/>
        </w:rPr>
        <w:t>)</w:t>
      </w:r>
    </w:p>
    <w:p w14:paraId="1F8FA0D6" w14:textId="77777777" w:rsidR="0063552E" w:rsidRPr="008C2ECC" w:rsidRDefault="00DA2134" w:rsidP="00551811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ผลการวิจัย</w:t>
      </w:r>
    </w:p>
    <w:p w14:paraId="6419E883" w14:textId="77777777" w:rsidR="002520AD" w:rsidRPr="008C2ECC" w:rsidRDefault="002520AD" w:rsidP="00C768C7">
      <w:pPr>
        <w:pStyle w:val="a6"/>
        <w:numPr>
          <w:ilvl w:val="0"/>
          <w:numId w:val="3"/>
        </w:numPr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ลักษณะประชากรศาสตร์ของกล</w:t>
      </w:r>
      <w:r w:rsidR="00827E8F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ุ่</w:t>
      </w:r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มตัวอย่างที่ศึกษา</w:t>
      </w:r>
    </w:p>
    <w:p w14:paraId="50F9E153" w14:textId="77777777" w:rsidR="00605DFA" w:rsidRPr="008C2ECC" w:rsidRDefault="00C768C7" w:rsidP="00402973">
      <w:pPr>
        <w:pStyle w:val="a6"/>
        <w:ind w:firstLine="36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ลักษณะประชากรศาสตร์ของกลุ่มตัวอย่างที่ต้องการจะศึกษาโดยใช้สถิติเชิงพรรณนา ได้แก่ ค่าร้อยละ และค่าการแจกแจงความถี่ เพื่ออธิบายลักษณะทั่วไปของผู้ตอบแบบสอบถามในชุดข้อมูลทุติยภูมิ ซึ่งประกอบด้วย ที่อยู่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 xml:space="preserve"> เพศ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>อายุ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ละหลักสูตรสายการเรียน นำเสนอในตาราง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 xml:space="preserve"> ดังนี้</w:t>
      </w:r>
    </w:p>
    <w:p w14:paraId="6F6C62FA" w14:textId="77777777" w:rsidR="00D60F9C" w:rsidRDefault="00D60F9C" w:rsidP="00605DFA">
      <w:pPr>
        <w:jc w:val="both"/>
        <w:rPr>
          <w:rFonts w:ascii="TH SarabunPSK" w:hAnsi="TH SarabunPSK" w:cs="TH SarabunPSK"/>
          <w:sz w:val="32"/>
          <w:szCs w:val="32"/>
        </w:rPr>
      </w:pPr>
    </w:p>
    <w:p w14:paraId="214B3EE4" w14:textId="77777777" w:rsidR="0094373D" w:rsidRDefault="0094373D" w:rsidP="00605DFA">
      <w:pPr>
        <w:jc w:val="both"/>
        <w:rPr>
          <w:rFonts w:ascii="TH SarabunPSK" w:hAnsi="TH SarabunPSK" w:cs="TH SarabunPSK"/>
          <w:sz w:val="32"/>
          <w:szCs w:val="32"/>
        </w:rPr>
      </w:pPr>
    </w:p>
    <w:p w14:paraId="1D461109" w14:textId="7D4A2A71" w:rsidR="00F178EE" w:rsidRPr="008C2ECC" w:rsidRDefault="00605DFA" w:rsidP="00605DFA">
      <w:pPr>
        <w:jc w:val="both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lastRenderedPageBreak/>
        <w:t xml:space="preserve">ตารางที่ </w:t>
      </w:r>
      <w:r w:rsidR="00A93E7F" w:rsidRPr="008C2ECC">
        <w:rPr>
          <w:rFonts w:ascii="TH SarabunPSK" w:hAnsi="TH SarabunPSK" w:cs="TH SarabunPSK" w:hint="cs"/>
          <w:sz w:val="32"/>
          <w:szCs w:val="32"/>
        </w:rPr>
        <w:t>1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จำนวนและร้อยละ</w:t>
      </w:r>
      <w:r w:rsidR="00D60F9C" w:rsidRPr="00D60F9C">
        <w:rPr>
          <w:rFonts w:ascii="TH SarabunPSK" w:hAnsi="TH SarabunPSK" w:cs="TH SarabunPSK" w:hint="cs"/>
          <w:sz w:val="32"/>
          <w:szCs w:val="32"/>
          <w:cs/>
        </w:rPr>
        <w:t>ประชากรศาสตร์ของกลุ่มตัวอย่างที่ศึกษา</w:t>
      </w:r>
    </w:p>
    <w:tbl>
      <w:tblPr>
        <w:tblW w:w="933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34"/>
        <w:gridCol w:w="2334"/>
        <w:gridCol w:w="2334"/>
        <w:gridCol w:w="2334"/>
      </w:tblGrid>
      <w:tr w:rsidR="00C3545F" w:rsidRPr="008C2ECC" w14:paraId="5A40F1A9" w14:textId="77777777" w:rsidTr="007D0806">
        <w:trPr>
          <w:trHeight w:val="365"/>
          <w:jc w:val="center"/>
        </w:trPr>
        <w:tc>
          <w:tcPr>
            <w:tcW w:w="466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F84E54D" w14:textId="42A07A46" w:rsidR="00C3545F" w:rsidRPr="008C2ECC" w:rsidRDefault="0074154B" w:rsidP="007D0806">
            <w:pPr>
              <w:spacing w:after="0" w:line="240" w:lineRule="auto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bookmarkStart w:id="7" w:name="_Hlk88760023"/>
            <w:r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ลักษณะทั่วไปของกลุ่มตัวอย่าง</w:t>
            </w:r>
          </w:p>
        </w:tc>
        <w:tc>
          <w:tcPr>
            <w:tcW w:w="23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B56FDA6" w14:textId="27157BAE" w:rsidR="00C3545F" w:rsidRPr="008C2ECC" w:rsidRDefault="00C3545F" w:rsidP="00605DF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จำนวน</w:t>
            </w:r>
            <w:r w:rsidR="0074154B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(คน)</w:t>
            </w:r>
          </w:p>
        </w:tc>
        <w:tc>
          <w:tcPr>
            <w:tcW w:w="2334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34DC9BC" w14:textId="77777777" w:rsidR="00C3545F" w:rsidRPr="008C2ECC" w:rsidRDefault="00C3545F" w:rsidP="00605DFA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ร้อยละ</w:t>
            </w:r>
          </w:p>
        </w:tc>
      </w:tr>
      <w:tr w:rsidR="00D60F9C" w:rsidRPr="008C2ECC" w14:paraId="299C6E40" w14:textId="77777777" w:rsidTr="00A3246C">
        <w:trPr>
          <w:trHeight w:val="365"/>
          <w:jc w:val="center"/>
        </w:trPr>
        <w:tc>
          <w:tcPr>
            <w:tcW w:w="2334" w:type="dxa"/>
            <w:vMerge w:val="restart"/>
            <w:tcBorders>
              <w:left w:val="nil"/>
              <w:right w:val="nil"/>
            </w:tcBorders>
            <w:shd w:val="clear" w:color="auto" w:fill="auto"/>
          </w:tcPr>
          <w:p w14:paraId="51421465" w14:textId="77777777" w:rsidR="00D60F9C" w:rsidRDefault="00D60F9C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</w:p>
          <w:p w14:paraId="0883BB5D" w14:textId="06847C37" w:rsidR="00D60F9C" w:rsidRPr="000B7517" w:rsidRDefault="000B7517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1.</w:t>
            </w:r>
            <w:r w:rsidR="00D60F9C" w:rsidRPr="000B7517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ที่อยู่</w:t>
            </w:r>
          </w:p>
        </w:tc>
        <w:tc>
          <w:tcPr>
            <w:tcW w:w="2334" w:type="dxa"/>
            <w:tcBorders>
              <w:left w:val="nil"/>
              <w:bottom w:val="nil"/>
              <w:right w:val="nil"/>
            </w:tcBorders>
          </w:tcPr>
          <w:p w14:paraId="673FD6F6" w14:textId="7A1658BD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  <w:cs/>
              </w:rPr>
              <w:t>ในเมือง</w:t>
            </w:r>
          </w:p>
        </w:tc>
        <w:tc>
          <w:tcPr>
            <w:tcW w:w="23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79688" w14:textId="685D8839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>335</w:t>
            </w:r>
          </w:p>
        </w:tc>
        <w:tc>
          <w:tcPr>
            <w:tcW w:w="2334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16BEA3" w14:textId="7777777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>84.2</w:t>
            </w:r>
          </w:p>
        </w:tc>
      </w:tr>
      <w:tr w:rsidR="00D60F9C" w:rsidRPr="008C2ECC" w14:paraId="6D0489AA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713E4A77" w14:textId="15BFD97A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9F0199" w14:textId="465741A5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  <w:cs/>
              </w:rPr>
              <w:t>ชนบท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BBA06D" w14:textId="1726768F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>63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20676B4" w14:textId="7777777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>15.8</w:t>
            </w:r>
          </w:p>
        </w:tc>
      </w:tr>
      <w:tr w:rsidR="00D60F9C" w:rsidRPr="008C2ECC" w14:paraId="02285DD2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2223A63" w14:textId="4F098A8B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78B9149" w14:textId="3C14C9AB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  <w:cs/>
              </w:rPr>
              <w:t>รวม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626DD14" w14:textId="240D2685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 xml:space="preserve"> 398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BFC1E6F" w14:textId="7777777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 xml:space="preserve"> 100.0</w:t>
            </w:r>
          </w:p>
        </w:tc>
      </w:tr>
      <w:tr w:rsidR="00D60F9C" w:rsidRPr="008C2ECC" w14:paraId="0FB0C852" w14:textId="77777777" w:rsidTr="00D60F9C">
        <w:trPr>
          <w:trHeight w:val="557"/>
          <w:jc w:val="center"/>
        </w:trPr>
        <w:tc>
          <w:tcPr>
            <w:tcW w:w="2334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</w:tcPr>
          <w:p w14:paraId="1B9286CF" w14:textId="77777777" w:rsidR="00D60F9C" w:rsidRPr="00D60F9C" w:rsidRDefault="00D60F9C" w:rsidP="000B7517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  <w:p w14:paraId="143376C7" w14:textId="7DD7F145" w:rsidR="00D60F9C" w:rsidRPr="00D60F9C" w:rsidRDefault="000B7517" w:rsidP="000B7517">
            <w:pPr>
              <w:pStyle w:val="a3"/>
              <w:jc w:val="center"/>
              <w:rPr>
                <w:rFonts w:ascii="TH SarabunPSK" w:hAnsi="TH SarabunPSK" w:cs="TH SarabunPSK"/>
                <w:b/>
                <w:bCs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b/>
                <w:bCs/>
                <w:sz w:val="32"/>
                <w:szCs w:val="32"/>
                <w:cs/>
              </w:rPr>
              <w:t>2.</w:t>
            </w:r>
            <w:r w:rsidR="00D60F9C" w:rsidRPr="00D60F9C">
              <w:rPr>
                <w:rFonts w:ascii="TH SarabunPSK" w:hAnsi="TH SarabunPSK" w:cs="TH SarabunPSK" w:hint="cs"/>
                <w:b/>
                <w:bCs/>
                <w:sz w:val="32"/>
                <w:szCs w:val="32"/>
                <w:cs/>
              </w:rPr>
              <w:t>เพศ</w:t>
            </w:r>
          </w:p>
          <w:p w14:paraId="73D7AD10" w14:textId="77019EBC" w:rsidR="00D60F9C" w:rsidRPr="00D60F9C" w:rsidRDefault="00D60F9C" w:rsidP="000B7517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CDD4E5E" w14:textId="1C16AEC3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  <w:cs/>
              </w:rPr>
              <w:t>หญิง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34173054" w14:textId="75CE0D33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</w:rPr>
              <w:t>193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78A5E78B" w14:textId="30314561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</w:rPr>
              <w:t>48.5</w:t>
            </w:r>
          </w:p>
        </w:tc>
      </w:tr>
      <w:tr w:rsidR="00D60F9C" w:rsidRPr="008C2ECC" w14:paraId="5C953BBF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top w:val="nil"/>
              <w:left w:val="nil"/>
              <w:right w:val="nil"/>
            </w:tcBorders>
            <w:shd w:val="clear" w:color="auto" w:fill="auto"/>
          </w:tcPr>
          <w:p w14:paraId="761F1114" w14:textId="3FD5FD1E" w:rsidR="00D60F9C" w:rsidRPr="00D60F9C" w:rsidRDefault="00D60F9C" w:rsidP="000B7517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4FE27EE" w14:textId="2D3B3D97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  <w:cs/>
              </w:rPr>
              <w:t>ชาย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0DF316A" w14:textId="51145B44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</w:rPr>
              <w:t>205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D7780CE" w14:textId="069A9C39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</w:rPr>
              <w:t>51.5</w:t>
            </w:r>
          </w:p>
        </w:tc>
      </w:tr>
      <w:tr w:rsidR="00D60F9C" w:rsidRPr="008C2ECC" w14:paraId="0611C99A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36C6D82F" w14:textId="595432BD" w:rsidR="00D60F9C" w:rsidRPr="00D60F9C" w:rsidRDefault="00D60F9C" w:rsidP="000B7517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4B6A504" w14:textId="0E2B6830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  <w:cs/>
              </w:rPr>
              <w:t>รวม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60581F" w14:textId="477540E9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</w:rPr>
              <w:t>398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C2156F5" w14:textId="7847FFE9" w:rsidR="00D60F9C" w:rsidRPr="00D60F9C" w:rsidRDefault="00D60F9C" w:rsidP="00D60F9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D60F9C">
              <w:rPr>
                <w:rFonts w:ascii="TH SarabunPSK" w:hAnsi="TH SarabunPSK" w:cs="TH SarabunPSK" w:hint="cs"/>
                <w:sz w:val="32"/>
                <w:szCs w:val="32"/>
              </w:rPr>
              <w:t>100.0</w:t>
            </w:r>
          </w:p>
        </w:tc>
      </w:tr>
      <w:tr w:rsidR="00D60F9C" w:rsidRPr="008C2ECC" w14:paraId="78A54A11" w14:textId="77777777" w:rsidTr="00D60F9C">
        <w:trPr>
          <w:trHeight w:val="365"/>
          <w:jc w:val="center"/>
        </w:trPr>
        <w:tc>
          <w:tcPr>
            <w:tcW w:w="233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1F063503" w14:textId="77777777" w:rsidR="00D60F9C" w:rsidRDefault="00D60F9C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</w:p>
          <w:p w14:paraId="621A4E7B" w14:textId="77777777" w:rsidR="00D60F9C" w:rsidRDefault="00D60F9C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</w:p>
          <w:p w14:paraId="04A33158" w14:textId="11F9AB74" w:rsidR="00D60F9C" w:rsidRPr="000B7517" w:rsidRDefault="000B7517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3.</w:t>
            </w:r>
            <w:r w:rsidR="00D60F9C" w:rsidRPr="000B7517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อายุ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977E4C2" w14:textId="5ACEFD2B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5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03A8B240" w14:textId="49CE469E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68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79CAEAF9" w14:textId="594D8EBB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42.2</w:t>
            </w:r>
          </w:p>
        </w:tc>
      </w:tr>
      <w:tr w:rsidR="00D60F9C" w:rsidRPr="008C2ECC" w14:paraId="77AC7B65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771BC168" w14:textId="5CAD7FDB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</w:tcPr>
          <w:p w14:paraId="3A1222D3" w14:textId="51D33CDA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6</w:t>
            </w: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ED799BB" w14:textId="578F9348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68</w:t>
            </w: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0318AF4" w14:textId="17BB6384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42.2</w:t>
            </w:r>
          </w:p>
        </w:tc>
      </w:tr>
      <w:tr w:rsidR="00D60F9C" w:rsidRPr="008C2ECC" w14:paraId="35550443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11C82BD8" w14:textId="070EEE2C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</w:tcPr>
          <w:p w14:paraId="6AD5FB51" w14:textId="2FD2560E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7</w:t>
            </w: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4746BC55" w14:textId="64CEC12E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48</w:t>
            </w: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FB3F1ED" w14:textId="6539A0B6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2.1</w:t>
            </w:r>
          </w:p>
        </w:tc>
      </w:tr>
      <w:tr w:rsidR="00D60F9C" w:rsidRPr="008C2ECC" w14:paraId="53FA1696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6F80A333" w14:textId="62D3B9E4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</w:tcPr>
          <w:p w14:paraId="4EA7695F" w14:textId="333C2F4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8</w:t>
            </w: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501C51A" w14:textId="2E174B10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0</w:t>
            </w:r>
          </w:p>
        </w:tc>
        <w:tc>
          <w:tcPr>
            <w:tcW w:w="23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1FF34DBD" w14:textId="3F899EC0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2.5</w:t>
            </w:r>
          </w:p>
        </w:tc>
      </w:tr>
      <w:tr w:rsidR="00D60F9C" w:rsidRPr="008C2ECC" w14:paraId="79316600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55D85535" w14:textId="6F8F4A99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B53D00C" w14:textId="26EE889E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9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749B83B" w14:textId="07824312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4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22D9171" w14:textId="77FDFDE1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0</w:t>
            </w:r>
          </w:p>
        </w:tc>
      </w:tr>
      <w:tr w:rsidR="00D60F9C" w:rsidRPr="008C2ECC" w14:paraId="16445A62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F5F3260" w14:textId="37B2C3B0" w:rsidR="00D60F9C" w:rsidRPr="008C2ECC" w:rsidRDefault="00D60F9C" w:rsidP="000B7517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0F8F93E" w14:textId="600A12B9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  <w:cs/>
              </w:rPr>
              <w:t>รวม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21C5F4D" w14:textId="4961334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 xml:space="preserve"> 398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80B8F4" w14:textId="44EB90AF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 xml:space="preserve"> 100.0</w:t>
            </w:r>
          </w:p>
        </w:tc>
      </w:tr>
      <w:tr w:rsidR="00D60F9C" w:rsidRPr="008C2ECC" w14:paraId="6C9FE514" w14:textId="77777777" w:rsidTr="00D60F9C">
        <w:trPr>
          <w:trHeight w:val="365"/>
          <w:jc w:val="center"/>
        </w:trPr>
        <w:tc>
          <w:tcPr>
            <w:tcW w:w="2334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6A75C4B9" w14:textId="77777777" w:rsidR="00D60F9C" w:rsidRDefault="00D60F9C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</w:p>
          <w:p w14:paraId="366146F2" w14:textId="3380CDAB" w:rsidR="00D60F9C" w:rsidRPr="000B7517" w:rsidRDefault="000B7517" w:rsidP="000B7517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4.</w:t>
            </w:r>
            <w:r w:rsidR="00D60F9C" w:rsidRPr="000B7517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หลักสูตรสายการเรียน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23E64DE" w14:textId="43A4AED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หลักสูตรภาษาโปรตุเกส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4CEB6FE1" w14:textId="4ADF43F2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99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</w:tcPr>
          <w:p w14:paraId="7F2FECE4" w14:textId="73525564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50.0</w:t>
            </w:r>
          </w:p>
        </w:tc>
      </w:tr>
      <w:tr w:rsidR="00D60F9C" w:rsidRPr="008C2ECC" w14:paraId="38E5BCE8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2E3555CD" w14:textId="2DE6360B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C004BD" w14:textId="1FD44ED7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หลักสูตรคณิตศาสตร์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295245" w14:textId="5EB07D33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99</w:t>
            </w:r>
          </w:p>
        </w:tc>
        <w:tc>
          <w:tcPr>
            <w:tcW w:w="23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F45EEC3" w14:textId="0BAE93AE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50.0</w:t>
            </w:r>
          </w:p>
        </w:tc>
      </w:tr>
      <w:tr w:rsidR="00D60F9C" w:rsidRPr="008C2ECC" w14:paraId="0A1DED62" w14:textId="77777777" w:rsidTr="00D60F9C">
        <w:trPr>
          <w:trHeight w:val="365"/>
          <w:jc w:val="center"/>
        </w:trPr>
        <w:tc>
          <w:tcPr>
            <w:tcW w:w="2334" w:type="dxa"/>
            <w:vMerge/>
            <w:tcBorders>
              <w:left w:val="nil"/>
              <w:right w:val="nil"/>
            </w:tcBorders>
            <w:shd w:val="clear" w:color="auto" w:fill="auto"/>
          </w:tcPr>
          <w:p w14:paraId="51FEC09F" w14:textId="73B4058E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</w:p>
        </w:tc>
        <w:tc>
          <w:tcPr>
            <w:tcW w:w="2334" w:type="dxa"/>
            <w:tcBorders>
              <w:top w:val="single" w:sz="4" w:space="0" w:color="auto"/>
              <w:left w:val="nil"/>
              <w:right w:val="nil"/>
            </w:tcBorders>
          </w:tcPr>
          <w:p w14:paraId="7645C0D1" w14:textId="2EE154B0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  <w:cs/>
              </w:rPr>
              <w:t xml:space="preserve">รวม 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35306A74" w14:textId="6882A01F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 xml:space="preserve"> 398</w:t>
            </w:r>
          </w:p>
        </w:tc>
        <w:tc>
          <w:tcPr>
            <w:tcW w:w="233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1D70C40D" w14:textId="2F251AD3" w:rsidR="00D60F9C" w:rsidRPr="008C2ECC" w:rsidRDefault="00D60F9C" w:rsidP="00D60F9C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</w:rPr>
              <w:t xml:space="preserve"> 100.0</w:t>
            </w:r>
          </w:p>
        </w:tc>
      </w:tr>
      <w:bookmarkEnd w:id="7"/>
    </w:tbl>
    <w:p w14:paraId="530DB066" w14:textId="77777777" w:rsidR="00E604E1" w:rsidRDefault="00E604E1" w:rsidP="00D60F9C">
      <w:pPr>
        <w:jc w:val="thaiDistribute"/>
        <w:rPr>
          <w:rFonts w:ascii="TH SarabunPSK" w:hAnsi="TH SarabunPSK" w:cs="TH SarabunPSK"/>
          <w:sz w:val="32"/>
          <w:szCs w:val="32"/>
        </w:rPr>
      </w:pPr>
    </w:p>
    <w:p w14:paraId="71D357D8" w14:textId="604489B7" w:rsidR="0073119D" w:rsidRPr="008C2ECC" w:rsidRDefault="00605DFA" w:rsidP="00924FA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ตารางที่ </w:t>
      </w:r>
      <w:r w:rsidRPr="008C2ECC">
        <w:rPr>
          <w:rFonts w:ascii="TH SarabunPSK" w:hAnsi="TH SarabunPSK" w:cs="TH SarabunPSK" w:hint="cs"/>
          <w:sz w:val="32"/>
          <w:szCs w:val="32"/>
        </w:rPr>
        <w:t>1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พบว่า นักเรียนที่ตอบแบบสอบถามออนไลน์ในชุดข้อมูลทุติยภูมิส่วนใหญ่เป็นนักเรียน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 xml:space="preserve">ที่อาศัยอยู่ในเมือง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ำนวน </w:t>
      </w:r>
      <w:r w:rsidR="00F178EE" w:rsidRPr="008C2ECC">
        <w:rPr>
          <w:rFonts w:ascii="TH SarabunPSK" w:hAnsi="TH SarabunPSK" w:cs="TH SarabunPSK" w:hint="cs"/>
          <w:sz w:val="32"/>
          <w:szCs w:val="32"/>
        </w:rPr>
        <w:t>335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F178EE" w:rsidRPr="008C2ECC">
        <w:rPr>
          <w:rFonts w:ascii="TH SarabunPSK" w:hAnsi="TH SarabunPSK" w:cs="TH SarabunPSK" w:hint="cs"/>
          <w:sz w:val="32"/>
          <w:szCs w:val="32"/>
        </w:rPr>
        <w:t>84.2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ซึ่งมีจำนวนมากกว่านักเรียน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>ที่อาศัยอยู่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>ในชนบท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 xml:space="preserve">ที่มีจำนวน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>6</w:t>
      </w:r>
      <w:r w:rsidR="00F178EE" w:rsidRPr="008C2ECC">
        <w:rPr>
          <w:rFonts w:ascii="TH SarabunPSK" w:hAnsi="TH SarabunPSK" w:cs="TH SarabunPSK" w:hint="cs"/>
          <w:sz w:val="32"/>
          <w:szCs w:val="32"/>
        </w:rPr>
        <w:t xml:space="preserve">3 </w:t>
      </w:r>
      <w:r w:rsidR="00F178EE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>15.8</w:t>
      </w:r>
      <w:r w:rsidR="00F178EE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924FAD">
        <w:rPr>
          <w:rFonts w:ascii="TH SarabunPSK" w:hAnsi="TH SarabunPSK" w:cs="TH SarabunPSK" w:hint="cs"/>
          <w:sz w:val="32"/>
          <w:szCs w:val="32"/>
          <w:cs/>
        </w:rPr>
        <w:t>และมี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นักเรียนชาย จำนวน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 xml:space="preserve">205 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 xml:space="preserve">51.5 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ซึ่งมีจำนวนมากกว่านักเรียนหญิงที่มีจำนวน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 xml:space="preserve">193 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>48.5</w:t>
      </w:r>
      <w:r w:rsidR="00924FAD">
        <w:rPr>
          <w:rFonts w:ascii="TH SarabunPSK" w:hAnsi="TH SarabunPSK" w:cs="TH SarabunPSK" w:hint="cs"/>
          <w:sz w:val="32"/>
          <w:szCs w:val="32"/>
          <w:cs/>
        </w:rPr>
        <w:t xml:space="preserve"> โดยมี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นักเรียนช่วงอายุ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 xml:space="preserve">15-16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>ปี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ที่มีจำนวนเท่ากันนั่นก็คือ </w:t>
      </w:r>
      <w:r w:rsidR="008C0674" w:rsidRPr="008C2ECC">
        <w:rPr>
          <w:rFonts w:ascii="TH SarabunPSK" w:hAnsi="TH SarabunPSK" w:cs="TH SarabunPSK" w:hint="cs"/>
          <w:sz w:val="32"/>
          <w:szCs w:val="32"/>
        </w:rPr>
        <w:t xml:space="preserve">168 </w:t>
      </w:r>
      <w:r w:rsidR="008C0674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42.2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รองลงมาเป็นนักเรียนที่อยู่ในช่วงอายุ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17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ปี จำนวน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48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12.1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นักเรียนที่อยู่ในช่วงอายุ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18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ปี </w:t>
      </w:r>
      <w:r w:rsidR="00215573">
        <w:rPr>
          <w:rFonts w:ascii="TH SarabunPSK" w:hAnsi="TH SarabunPSK" w:cs="TH SarabunPSK" w:hint="cs"/>
          <w:sz w:val="32"/>
          <w:szCs w:val="32"/>
          <w:cs/>
        </w:rPr>
        <w:t>มี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จำนวน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>10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 คนคิดเป็นร้อยละ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2.5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และนักเรียนที่อยู่ช่วงอายุ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19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>ปี</w:t>
      </w:r>
      <w:r w:rsidR="00215573">
        <w:rPr>
          <w:rFonts w:ascii="TH SarabunPSK" w:hAnsi="TH SarabunPSK" w:cs="TH SarabunPSK" w:hint="cs"/>
          <w:sz w:val="32"/>
          <w:szCs w:val="32"/>
          <w:cs/>
        </w:rPr>
        <w:t xml:space="preserve"> มี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จำนวนที่น้อยที่สุดมีจำนวน </w:t>
      </w:r>
      <w:r w:rsidR="0073119D" w:rsidRPr="008C2ECC">
        <w:rPr>
          <w:rFonts w:ascii="TH SarabunPSK" w:hAnsi="TH SarabunPSK" w:cs="TH SarabunPSK" w:hint="cs"/>
          <w:sz w:val="32"/>
          <w:szCs w:val="32"/>
        </w:rPr>
        <w:t xml:space="preserve">4 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คน คิดเป็นร้อยละ </w:t>
      </w:r>
      <w:r w:rsidR="00CF5762" w:rsidRPr="008C2ECC">
        <w:rPr>
          <w:rFonts w:ascii="TH SarabunPSK" w:hAnsi="TH SarabunPSK" w:cs="TH SarabunPSK" w:hint="cs"/>
          <w:sz w:val="32"/>
          <w:szCs w:val="32"/>
        </w:rPr>
        <w:t>1</w:t>
      </w:r>
      <w:r w:rsidR="00442BA8" w:rsidRPr="008C2ECC">
        <w:rPr>
          <w:rFonts w:ascii="TH SarabunPSK" w:hAnsi="TH SarabunPSK" w:cs="TH SarabunPSK" w:hint="cs"/>
          <w:sz w:val="32"/>
          <w:szCs w:val="32"/>
        </w:rPr>
        <w:t>.0</w:t>
      </w:r>
      <w:r w:rsidR="00924FAD">
        <w:rPr>
          <w:rFonts w:ascii="TH SarabunPSK" w:hAnsi="TH SarabunPSK" w:cs="TH SarabunPSK" w:hint="cs"/>
          <w:sz w:val="32"/>
          <w:szCs w:val="32"/>
          <w:cs/>
        </w:rPr>
        <w:t xml:space="preserve"> ซึ่ง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>นักเรียนที่ตอบแบบสอบถามออนไลน์ทั้งสอง</w:t>
      </w:r>
      <w:r w:rsidR="00924FAD">
        <w:rPr>
          <w:rFonts w:ascii="TH SarabunPSK" w:hAnsi="TH SarabunPSK" w:cs="TH SarabunPSK" w:hint="cs"/>
          <w:sz w:val="32"/>
          <w:szCs w:val="32"/>
          <w:cs/>
        </w:rPr>
        <w:t>หลักสูตร</w:t>
      </w:r>
      <w:r w:rsidR="0073119D" w:rsidRPr="008C2ECC">
        <w:rPr>
          <w:rFonts w:ascii="TH SarabunPSK" w:hAnsi="TH SarabunPSK" w:cs="TH SarabunPSK" w:hint="cs"/>
          <w:sz w:val="32"/>
          <w:szCs w:val="32"/>
          <w:cs/>
        </w:rPr>
        <w:t xml:space="preserve">มีจำนวนที่เท่ากัน นั่นก็คือ หลักสูตรภาษาโปรตุเกสมีจำนวน </w:t>
      </w:r>
      <w:r w:rsidR="00CF5762" w:rsidRPr="008C2ECC">
        <w:rPr>
          <w:rFonts w:ascii="TH SarabunPSK" w:hAnsi="TH SarabunPSK" w:cs="TH SarabunPSK" w:hint="cs"/>
          <w:sz w:val="32"/>
          <w:szCs w:val="32"/>
        </w:rPr>
        <w:t xml:space="preserve">199 </w:t>
      </w:r>
      <w:r w:rsidR="00CF5762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CF5762" w:rsidRPr="008C2ECC">
        <w:rPr>
          <w:rFonts w:ascii="TH SarabunPSK" w:hAnsi="TH SarabunPSK" w:cs="TH SarabunPSK" w:hint="cs"/>
          <w:sz w:val="32"/>
          <w:szCs w:val="32"/>
        </w:rPr>
        <w:t xml:space="preserve">50 </w:t>
      </w:r>
      <w:r w:rsidR="00CF5762" w:rsidRPr="008C2ECC">
        <w:rPr>
          <w:rFonts w:ascii="TH SarabunPSK" w:hAnsi="TH SarabunPSK" w:cs="TH SarabunPSK" w:hint="cs"/>
          <w:sz w:val="32"/>
          <w:szCs w:val="32"/>
          <w:cs/>
        </w:rPr>
        <w:t xml:space="preserve">และหลักสูตรคณิตศาสตร์มีจำนวน </w:t>
      </w:r>
      <w:r w:rsidR="00CF5762" w:rsidRPr="008C2ECC">
        <w:rPr>
          <w:rFonts w:ascii="TH SarabunPSK" w:hAnsi="TH SarabunPSK" w:cs="TH SarabunPSK" w:hint="cs"/>
          <w:sz w:val="32"/>
          <w:szCs w:val="32"/>
        </w:rPr>
        <w:t xml:space="preserve">199 </w:t>
      </w:r>
      <w:r w:rsidR="00CF5762" w:rsidRPr="008C2ECC">
        <w:rPr>
          <w:rFonts w:ascii="TH SarabunPSK" w:hAnsi="TH SarabunPSK" w:cs="TH SarabunPSK" w:hint="cs"/>
          <w:sz w:val="32"/>
          <w:szCs w:val="32"/>
          <w:cs/>
        </w:rPr>
        <w:t xml:space="preserve">คนคิดเป็นร้อยละ </w:t>
      </w:r>
      <w:r w:rsidR="00CF5762" w:rsidRPr="008C2ECC">
        <w:rPr>
          <w:rFonts w:ascii="TH SarabunPSK" w:hAnsi="TH SarabunPSK" w:cs="TH SarabunPSK" w:hint="cs"/>
          <w:sz w:val="32"/>
          <w:szCs w:val="32"/>
        </w:rPr>
        <w:t xml:space="preserve">50 </w:t>
      </w:r>
    </w:p>
    <w:p w14:paraId="101CCD5E" w14:textId="77777777" w:rsidR="00924FAD" w:rsidRDefault="00924FAD" w:rsidP="00910C09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4D076AA3" w14:textId="77777777" w:rsidR="00924FAD" w:rsidRDefault="00924FAD" w:rsidP="00910C09">
      <w:pPr>
        <w:rPr>
          <w:rFonts w:ascii="TH SarabunPSK" w:hAnsi="TH SarabunPSK" w:cs="TH SarabunPSK"/>
          <w:b/>
          <w:bCs/>
          <w:sz w:val="32"/>
          <w:szCs w:val="32"/>
        </w:rPr>
      </w:pPr>
    </w:p>
    <w:p w14:paraId="53DDE54A" w14:textId="7AB3AC2D" w:rsidR="00910C09" w:rsidRPr="008C2ECC" w:rsidRDefault="00CF5762" w:rsidP="00910C09">
      <w:pPr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sz w:val="32"/>
          <w:szCs w:val="32"/>
        </w:rPr>
        <w:lastRenderedPageBreak/>
        <w:t>2.</w:t>
      </w:r>
      <w:r w:rsidR="00910C09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ปัจจัยที่ส่งผล</w:t>
      </w:r>
      <w:r w:rsidR="004D4DCE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เสีย</w:t>
      </w:r>
      <w:r w:rsidR="00910C09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>ต่อสถานะสุขภาพร่างกายของนักเรียนมัธยมหลักสูตรคณิตศาสตร์และภาษาโปรตุเกส</w:t>
      </w:r>
      <w:r w:rsidR="001B6DF4">
        <w:rPr>
          <w:rFonts w:ascii="TH SarabunPSK" w:hAnsi="TH SarabunPSK" w:cs="TH SarabunPSK" w:hint="cs"/>
          <w:b/>
          <w:bCs/>
          <w:sz w:val="32"/>
          <w:szCs w:val="32"/>
          <w:cs/>
        </w:rPr>
        <w:t>ของ</w:t>
      </w:r>
      <w:r w:rsidR="00910C09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โรงเรียน </w:t>
      </w:r>
      <w:r w:rsidR="00910C09" w:rsidRPr="008C2ECC">
        <w:rPr>
          <w:rFonts w:ascii="TH SarabunPSK" w:hAnsi="TH SarabunPSK" w:cs="TH SarabunPSK" w:hint="cs"/>
          <w:b/>
          <w:bCs/>
          <w:color w:val="333333"/>
          <w:sz w:val="32"/>
          <w:szCs w:val="32"/>
          <w:shd w:val="clear" w:color="auto" w:fill="FFFFFF"/>
        </w:rPr>
        <w:t>Gabriel Pereira</w:t>
      </w:r>
      <w:r w:rsidR="00910C09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910C09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4EB1B8E6" w14:textId="77777777" w:rsidR="001B6DF4" w:rsidRDefault="00546104" w:rsidP="001B6DF4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2.1 </w:t>
      </w:r>
      <w:r w:rsidR="00910C09" w:rsidRPr="008C2ECC">
        <w:rPr>
          <w:rFonts w:ascii="TH SarabunPSK" w:hAnsi="TH SarabunPSK" w:cs="TH SarabunPSK" w:hint="cs"/>
          <w:sz w:val="32"/>
          <w:szCs w:val="32"/>
          <w:cs/>
        </w:rPr>
        <w:t xml:space="preserve">ข้อมูลจากกลุ่มตัวอย่าง จำนวน </w:t>
      </w:r>
      <w:r w:rsidR="00910C09" w:rsidRPr="008C2ECC">
        <w:rPr>
          <w:rFonts w:ascii="TH SarabunPSK" w:hAnsi="TH SarabunPSK" w:cs="TH SarabunPSK" w:hint="cs"/>
          <w:sz w:val="32"/>
          <w:szCs w:val="32"/>
        </w:rPr>
        <w:t xml:space="preserve">398 </w:t>
      </w:r>
      <w:r w:rsidR="00910C09" w:rsidRPr="008C2ECC">
        <w:rPr>
          <w:rFonts w:ascii="TH SarabunPSK" w:hAnsi="TH SarabunPSK" w:cs="TH SarabunPSK" w:hint="cs"/>
          <w:sz w:val="32"/>
          <w:szCs w:val="32"/>
          <w:cs/>
        </w:rPr>
        <w:t xml:space="preserve">ข้อมูล สามารถนำมาสรุปค่าเฉลี่ยและส่วนเบี่ยงเบนมาตรฐานของปัจจัยที่ส่งผลต่อสถานะสุขภาพร่างกายของนักเรียนมัธยมหลักสูตรคณิตศาสตร์และภาษาโปรตุเกส โรงเรียน </w:t>
      </w:r>
      <w:r w:rsidR="00910C09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910C09" w:rsidRPr="008C2ECC">
        <w:rPr>
          <w:rFonts w:ascii="TH SarabunPSK" w:hAnsi="TH SarabunPSK" w:cs="TH SarabunPSK" w:hint="cs"/>
          <w:sz w:val="32"/>
          <w:szCs w:val="32"/>
          <w:cs/>
        </w:rPr>
        <w:t xml:space="preserve"> ได้ดังนี้</w:t>
      </w:r>
    </w:p>
    <w:p w14:paraId="08F7EE89" w14:textId="48A3DE9A" w:rsidR="00A93E7F" w:rsidRPr="008C2ECC" w:rsidRDefault="00A93E7F" w:rsidP="001B6DF4">
      <w:pPr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ารางที่ </w:t>
      </w:r>
      <w:r w:rsidR="00924FAD">
        <w:rPr>
          <w:rFonts w:ascii="TH SarabunPSK" w:hAnsi="TH SarabunPSK" w:cs="TH SarabunPSK" w:hint="cs"/>
          <w:sz w:val="32"/>
          <w:szCs w:val="32"/>
          <w:cs/>
        </w:rPr>
        <w:t>2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B25558" w:rsidRPr="008C2ECC">
        <w:rPr>
          <w:rFonts w:ascii="TH SarabunPSK" w:hAnsi="TH SarabunPSK" w:cs="TH SarabunPSK" w:hint="cs"/>
          <w:sz w:val="32"/>
          <w:szCs w:val="32"/>
          <w:cs/>
        </w:rPr>
        <w:t>ค่าเฉลี่ยและส่วนเบี่ยงเบนมาตรฐานของปัจจัยที่ส่งผลต่อสถานะสุขภาพร่างกายของนักเรียนมัธยมหลักสูตรคณิตศาสตร์และภาษาโปรตุเกส</w:t>
      </w:r>
      <w:r w:rsidR="00924FAD">
        <w:rPr>
          <w:rFonts w:ascii="TH SarabunPSK" w:hAnsi="TH SarabunPSK" w:cs="TH SarabunPSK" w:hint="cs"/>
          <w:sz w:val="32"/>
          <w:szCs w:val="32"/>
          <w:cs/>
        </w:rPr>
        <w:t>ของโ</w:t>
      </w:r>
      <w:r w:rsidR="00B25558" w:rsidRPr="008C2ECC">
        <w:rPr>
          <w:rFonts w:ascii="TH SarabunPSK" w:hAnsi="TH SarabunPSK" w:cs="TH SarabunPSK" w:hint="cs"/>
          <w:sz w:val="32"/>
          <w:szCs w:val="32"/>
          <w:cs/>
        </w:rPr>
        <w:t xml:space="preserve">รงเรียน </w:t>
      </w:r>
      <w:r w:rsidR="00B25558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644593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  <w:r w:rsidR="00B25558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tbl>
      <w:tblPr>
        <w:tblW w:w="1020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68"/>
        <w:gridCol w:w="3965"/>
        <w:gridCol w:w="819"/>
        <w:gridCol w:w="820"/>
        <w:gridCol w:w="1229"/>
        <w:gridCol w:w="1229"/>
        <w:gridCol w:w="776"/>
      </w:tblGrid>
      <w:tr w:rsidR="000B7F55" w:rsidRPr="008C2ECC" w14:paraId="62ED2E65" w14:textId="7C36AC27" w:rsidTr="002C0663">
        <w:trPr>
          <w:trHeight w:val="263"/>
          <w:jc w:val="center"/>
        </w:trPr>
        <w:tc>
          <w:tcPr>
            <w:tcW w:w="1368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A86AEB4" w14:textId="6CA57544" w:rsidR="000B7F55" w:rsidRPr="008C2ECC" w:rsidRDefault="000B7F55" w:rsidP="00A93E7F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</w:p>
        </w:tc>
        <w:tc>
          <w:tcPr>
            <w:tcW w:w="3965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BE8EAF4" w14:textId="3F5A624C" w:rsidR="000B7F55" w:rsidRPr="008C2ECC" w:rsidRDefault="000B7F55" w:rsidP="00924FAD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ปัจจัยที่ส่งผลต่อสุขภาพร่างกาย</w:t>
            </w:r>
          </w:p>
        </w:tc>
        <w:tc>
          <w:tcPr>
            <w:tcW w:w="819" w:type="dxa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18A4662" w14:textId="77777777" w:rsidR="000B7F55" w:rsidRPr="008C2ECC" w:rsidRDefault="00CE1530" w:rsidP="00A93E7F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  <m:oMath>
              <m:acc>
                <m:accPr>
                  <m:chr m:val="̅"/>
                  <m:ctrlPr>
                    <w:rPr>
                      <w:rFonts w:ascii="Cambria Math" w:eastAsia="Times New Roman" w:hAnsi="Cambria Math" w:cs="TH SarabunPSK" w:hint="cs"/>
                      <w:b/>
                      <w:bCs/>
                      <w:sz w:val="32"/>
                      <w:szCs w:val="32"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eastAsia="Times New Roman" w:hAnsi="Cambria Math" w:cs="Cambria Math" w:hint="cs"/>
                      <w:sz w:val="32"/>
                      <w:szCs w:val="32"/>
                      <w:cs/>
                    </w:rPr>
                    <m:t>X</m:t>
                  </m:r>
                </m:e>
              </m:acc>
            </m:oMath>
            <w:r w:rsidR="000B7F55"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</w:rPr>
              <w:t xml:space="preserve"> </w:t>
            </w:r>
          </w:p>
        </w:tc>
        <w:tc>
          <w:tcPr>
            <w:tcW w:w="820" w:type="dxa"/>
            <w:tcBorders>
              <w:left w:val="nil"/>
              <w:bottom w:val="single" w:sz="4" w:space="0" w:color="auto"/>
              <w:right w:val="nil"/>
            </w:tcBorders>
            <w:vAlign w:val="bottom"/>
          </w:tcPr>
          <w:p w14:paraId="30BACE1E" w14:textId="77777777" w:rsidR="000B7F55" w:rsidRPr="008C2ECC" w:rsidRDefault="000B7F55" w:rsidP="00A93E7F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</w:rPr>
              <w:t xml:space="preserve">SD   </w:t>
            </w:r>
          </w:p>
        </w:tc>
        <w:tc>
          <w:tcPr>
            <w:tcW w:w="1229" w:type="dxa"/>
            <w:tcBorders>
              <w:left w:val="nil"/>
              <w:bottom w:val="single" w:sz="4" w:space="0" w:color="auto"/>
              <w:right w:val="nil"/>
            </w:tcBorders>
          </w:tcPr>
          <w:p w14:paraId="0982330D" w14:textId="77777777" w:rsidR="000B7F55" w:rsidRPr="008C2ECC" w:rsidRDefault="000B7F55" w:rsidP="00A93E7F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 xml:space="preserve">ระดับปัจจัย   </w:t>
            </w:r>
          </w:p>
        </w:tc>
        <w:tc>
          <w:tcPr>
            <w:tcW w:w="1229" w:type="dxa"/>
            <w:tcBorders>
              <w:left w:val="nil"/>
              <w:bottom w:val="single" w:sz="4" w:space="0" w:color="auto"/>
              <w:right w:val="nil"/>
            </w:tcBorders>
          </w:tcPr>
          <w:p w14:paraId="090277C9" w14:textId="2D9E1675" w:rsidR="000B7F55" w:rsidRPr="008C2ECC" w:rsidRDefault="0074154B" w:rsidP="00A93E7F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</w:pPr>
            <w:proofErr w:type="spellStart"/>
            <w:r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  <w:t>Sk</w:t>
            </w:r>
            <w:proofErr w:type="spellEnd"/>
          </w:p>
        </w:tc>
        <w:tc>
          <w:tcPr>
            <w:tcW w:w="776" w:type="dxa"/>
            <w:tcBorders>
              <w:left w:val="nil"/>
              <w:bottom w:val="single" w:sz="4" w:space="0" w:color="auto"/>
              <w:right w:val="nil"/>
            </w:tcBorders>
          </w:tcPr>
          <w:p w14:paraId="58773EA4" w14:textId="649A94DA" w:rsidR="000B7F55" w:rsidRPr="008C2ECC" w:rsidRDefault="0074154B" w:rsidP="00A93E7F">
            <w:pPr>
              <w:spacing w:after="0" w:line="240" w:lineRule="auto"/>
              <w:jc w:val="center"/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b/>
                <w:bCs/>
                <w:sz w:val="32"/>
                <w:szCs w:val="32"/>
              </w:rPr>
              <w:t>Ku</w:t>
            </w:r>
          </w:p>
        </w:tc>
      </w:tr>
      <w:tr w:rsidR="000B7F55" w:rsidRPr="008C2ECC" w14:paraId="5A80E4B2" w14:textId="71AAF7C3" w:rsidTr="002C0663">
        <w:trPr>
          <w:trHeight w:val="263"/>
          <w:jc w:val="center"/>
        </w:trPr>
        <w:tc>
          <w:tcPr>
            <w:tcW w:w="1368" w:type="dxa"/>
            <w:tcBorders>
              <w:left w:val="nil"/>
              <w:bottom w:val="nil"/>
              <w:right w:val="nil"/>
            </w:tcBorders>
            <w:shd w:val="clear" w:color="auto" w:fill="auto"/>
            <w:hideMark/>
          </w:tcPr>
          <w:p w14:paraId="4019CD21" w14:textId="77777777" w:rsidR="000B7F55" w:rsidRPr="008C2ECC" w:rsidRDefault="000B7F55" w:rsidP="0085026F">
            <w:pPr>
              <w:pStyle w:val="a3"/>
              <w:jc w:val="center"/>
              <w:rPr>
                <w:rFonts w:ascii="TH SarabunPSK" w:hAnsi="TH SarabunPSK" w:cs="TH SarabunPSK"/>
                <w:b/>
                <w:bCs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b/>
                <w:bCs/>
                <w:sz w:val="32"/>
                <w:szCs w:val="32"/>
                <w:cs/>
              </w:rPr>
              <w:t xml:space="preserve">ตัวแปรต้น  </w:t>
            </w:r>
          </w:p>
        </w:tc>
        <w:tc>
          <w:tcPr>
            <w:tcW w:w="3965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30ABD5" w14:textId="77777777" w:rsidR="007447E9" w:rsidRDefault="000B7F55" w:rsidP="00442BA8">
            <w:pPr>
              <w:pStyle w:val="a3"/>
              <w:rPr>
                <w:rFonts w:ascii="TH SarabunPSK" w:hAnsi="TH SarabunPSK" w:cs="TH SarabunPSK"/>
                <w:color w:val="333333"/>
                <w:sz w:val="32"/>
                <w:szCs w:val="32"/>
                <w:shd w:val="clear" w:color="auto" w:fill="FFFFFF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</w:t>
            </w:r>
            <w:r w:rsidRPr="008C2ECC">
              <w:rPr>
                <w:rStyle w:val="a5"/>
                <w:rFonts w:ascii="TH SarabunPSK" w:hAnsi="TH SarabunPSK" w:cs="TH SarabunPSK" w:hint="cs"/>
                <w:b w:val="0"/>
                <w:bCs w:val="0"/>
                <w:sz w:val="32"/>
                <w:szCs w:val="32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ปัจจัยคุณภาพของความสัมพันธ์ใน</w:t>
            </w:r>
          </w:p>
          <w:p w14:paraId="38DF4F2B" w14:textId="40669639" w:rsidR="000B7F55" w:rsidRPr="008C2ECC" w:rsidRDefault="007447E9" w:rsidP="00442BA8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    ครอบครัว</w:t>
            </w:r>
            <w:r w:rsidR="000B7F55"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  </w:t>
            </w:r>
            <w:r w:rsidR="000B7F55" w:rsidRPr="008C2ECC">
              <w:rPr>
                <w:rFonts w:ascii="TH SarabunPSK" w:hAnsi="TH SarabunPSK" w:cs="TH SarabunPSK" w:hint="cs"/>
                <w:sz w:val="32"/>
                <w:szCs w:val="32"/>
              </w:rPr>
              <w:t xml:space="preserve">  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CF8D7" w14:textId="0DD38722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94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313303D" w14:textId="06F3D15D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93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522E6FB9" w14:textId="31208C6F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มาก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134A35E" w14:textId="3A60A880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0.91</w:t>
            </w:r>
          </w:p>
        </w:tc>
        <w:tc>
          <w:tcPr>
            <w:tcW w:w="77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46EFDA0B" w14:textId="0A8B2427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.85</w:t>
            </w:r>
          </w:p>
        </w:tc>
      </w:tr>
      <w:tr w:rsidR="000B7F55" w:rsidRPr="008C2ECC" w14:paraId="209909CD" w14:textId="7A8CA88A" w:rsidTr="002C0663">
        <w:trPr>
          <w:gridBefore w:val="1"/>
          <w:wBefore w:w="1368" w:type="dxa"/>
          <w:trHeight w:val="268"/>
          <w:jc w:val="center"/>
        </w:trPr>
        <w:tc>
          <w:tcPr>
            <w:tcW w:w="3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D26E5D" w14:textId="078D497E" w:rsidR="000B7F55" w:rsidRPr="008C2ECC" w:rsidRDefault="000B7F55" w:rsidP="00F71F4A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2.</w:t>
            </w:r>
            <w:r>
              <w:rPr>
                <w:rStyle w:val="a5"/>
                <w:rFonts w:ascii="TH SarabunPSK" w:hAnsi="TH SarabunPSK" w:cs="TH SarabunPSK" w:hint="cs"/>
                <w:b w:val="0"/>
                <w:bCs w:val="0"/>
                <w:color w:val="333333"/>
                <w:sz w:val="32"/>
                <w:szCs w:val="32"/>
                <w:shd w:val="clear" w:color="auto" w:fill="FFFFFF"/>
                <w:cs/>
              </w:rPr>
              <w:t xml:space="preserve"> </w:t>
            </w:r>
            <w:r w:rsidRPr="008C2ECC">
              <w:rPr>
                <w:rStyle w:val="a5"/>
                <w:rFonts w:ascii="TH SarabunPSK" w:hAnsi="TH SarabunPSK" w:cs="TH SarabunPSK" w:hint="cs"/>
                <w:b w:val="0"/>
                <w:bCs w:val="0"/>
                <w:color w:val="333333"/>
                <w:sz w:val="32"/>
                <w:szCs w:val="32"/>
                <w:shd w:val="clear" w:color="auto" w:fill="FFFFFF"/>
                <w:cs/>
              </w:rPr>
              <w:t>ปัจจัยด้านเวลาว่าง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หลังเลิกเรียน  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09644" w14:textId="4AFA8B4F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23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F1762F" w14:textId="08BF2EF1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01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504FCDDA" w14:textId="297893D7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ปานกลาง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14:paraId="57DF9D20" w14:textId="51AFE975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0.16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012AC074" w14:textId="32955D66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0.30</w:t>
            </w:r>
          </w:p>
        </w:tc>
      </w:tr>
      <w:tr w:rsidR="000B7F55" w:rsidRPr="008C2ECC" w14:paraId="3F62C7A6" w14:textId="6025E19A" w:rsidTr="002C0663">
        <w:trPr>
          <w:gridBefore w:val="1"/>
          <w:wBefore w:w="1368" w:type="dxa"/>
          <w:trHeight w:val="268"/>
          <w:jc w:val="center"/>
        </w:trPr>
        <w:tc>
          <w:tcPr>
            <w:tcW w:w="3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2A19BCA4" w14:textId="708709BB" w:rsidR="000B7F55" w:rsidRPr="008C2ECC" w:rsidRDefault="000B7F55" w:rsidP="00F71F4A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</w:t>
            </w:r>
            <w:r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ปัจจัยด้านการออกไปเที่ยวกับเพื่อน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 xml:space="preserve">  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86697C6" w14:textId="11CC731A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08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9699C" w14:textId="6B6877AC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13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14:paraId="79B567F9" w14:textId="21C3E969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ปานกลาง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</w:tcPr>
          <w:p w14:paraId="4B6C0FC4" w14:textId="2108BBE6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.19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284CCB62" w14:textId="370D275A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0.83</w:t>
            </w:r>
          </w:p>
        </w:tc>
      </w:tr>
      <w:tr w:rsidR="000B7F55" w:rsidRPr="008C2ECC" w14:paraId="49FC74DC" w14:textId="252325E7" w:rsidTr="002C0663">
        <w:trPr>
          <w:gridBefore w:val="1"/>
          <w:wBefore w:w="1368" w:type="dxa"/>
          <w:trHeight w:val="553"/>
          <w:jc w:val="center"/>
        </w:trPr>
        <w:tc>
          <w:tcPr>
            <w:tcW w:w="3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77FF30B2" w14:textId="0D67D6EA" w:rsidR="000B7F55" w:rsidRDefault="000B7F55" w:rsidP="000B7F55">
            <w:pPr>
              <w:pStyle w:val="a3"/>
              <w:rPr>
                <w:rFonts w:ascii="TH SarabunPSK" w:hAnsi="TH SarabunPSK" w:cs="TH SarabunPSK"/>
                <w:color w:val="333333"/>
                <w:sz w:val="32"/>
                <w:szCs w:val="32"/>
                <w:shd w:val="clear" w:color="auto" w:fill="FFFFFF"/>
              </w:rPr>
            </w:pPr>
            <w:r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4. 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ปัจจัยด้านการบริโภคเครื่องดื่ม</w:t>
            </w:r>
          </w:p>
          <w:p w14:paraId="4B91FF73" w14:textId="7B237B9B" w:rsidR="000B7F55" w:rsidRPr="008C2ECC" w:rsidRDefault="000B7F55" w:rsidP="000B7F55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   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แอลกอฮอล์ในวันทำงาน 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 xml:space="preserve"> </w:t>
            </w:r>
          </w:p>
        </w:tc>
        <w:tc>
          <w:tcPr>
            <w:tcW w:w="8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B01B7F1" w14:textId="73DE3895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44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FA783C" w14:textId="2F2DAB5C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86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E36DE9" w14:textId="3A1F0061" w:rsidR="000B7F55" w:rsidRPr="008C2ECC" w:rsidRDefault="002C0663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 </w:t>
            </w:r>
            <w:r w:rsidR="000B7F55"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น้อยที่สุด</w:t>
            </w:r>
          </w:p>
        </w:tc>
        <w:tc>
          <w:tcPr>
            <w:tcW w:w="122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A2F2B0" w14:textId="6554CD2A" w:rsidR="000B7F55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2.37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71C457" w14:textId="4AE40798" w:rsidR="000B7F55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5.</w:t>
            </w:r>
            <w:r w:rsidR="002C0663">
              <w:rPr>
                <w:rFonts w:ascii="TH SarabunPSK" w:hAnsi="TH SarabunPSK" w:cs="TH SarabunPSK"/>
                <w:sz w:val="32"/>
                <w:szCs w:val="32"/>
              </w:rPr>
              <w:t>79</w:t>
            </w:r>
          </w:p>
        </w:tc>
      </w:tr>
      <w:tr w:rsidR="000B7F55" w:rsidRPr="008C2ECC" w14:paraId="576F69BF" w14:textId="37862B00" w:rsidTr="002C0663">
        <w:trPr>
          <w:gridBefore w:val="1"/>
          <w:wBefore w:w="1368" w:type="dxa"/>
          <w:trHeight w:val="268"/>
          <w:jc w:val="center"/>
        </w:trPr>
        <w:tc>
          <w:tcPr>
            <w:tcW w:w="39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585028A1" w14:textId="77777777" w:rsidR="000B7F55" w:rsidRDefault="000B7F55" w:rsidP="00F71F4A">
            <w:pPr>
              <w:pStyle w:val="a3"/>
              <w:rPr>
                <w:rFonts w:ascii="TH SarabunPSK" w:hAnsi="TH SarabunPSK" w:cs="TH SarabunPSK"/>
                <w:color w:val="333333"/>
                <w:sz w:val="32"/>
                <w:szCs w:val="32"/>
                <w:shd w:val="clear" w:color="auto" w:fill="FFFFFF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shd w:val="clear" w:color="auto" w:fill="FFFFFF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shd w:val="clear" w:color="auto" w:fill="FFFFFF"/>
              </w:rPr>
              <w:t xml:space="preserve">5. 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ปัจจัยด้านการบริโภคเครื่องดื่ม</w:t>
            </w:r>
          </w:p>
          <w:p w14:paraId="751C075E" w14:textId="748B7ACE" w:rsidR="000B7F55" w:rsidRPr="008C2ECC" w:rsidRDefault="000B7F55" w:rsidP="00F71F4A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    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แอลกอฮอล์ในช่วงสุ</w:t>
            </w:r>
            <w:r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ด</w:t>
            </w:r>
            <w:r w:rsidRPr="008C2ECC">
              <w:rPr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>สัปดาห์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 xml:space="preserve">   </w:t>
            </w:r>
          </w:p>
        </w:tc>
        <w:tc>
          <w:tcPr>
            <w:tcW w:w="8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538D1F" w14:textId="3BC8FBC7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2.2</w:t>
            </w: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</w:p>
        </w:tc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359AE5C" w14:textId="286FC268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33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1D58580" w14:textId="7835B059" w:rsidR="000B7F55" w:rsidRPr="008C2ECC" w:rsidRDefault="000B7F55" w:rsidP="002C0663">
            <w:pPr>
              <w:pStyle w:val="a3"/>
              <w:jc w:val="center"/>
              <w:rPr>
                <w:rFonts w:ascii="TH SarabunPSK" w:eastAsia="Times New Roman" w:hAnsi="TH SarabunPSK" w:cs="TH SarabunPSK"/>
                <w:sz w:val="32"/>
                <w:szCs w:val="32"/>
              </w:rPr>
            </w:pPr>
            <w:r w:rsidRPr="008C2ECC">
              <w:rPr>
                <w:rFonts w:ascii="TH SarabunPSK" w:eastAsia="Times New Roman" w:hAnsi="TH SarabunPSK" w:cs="TH SarabunPSK" w:hint="cs"/>
                <w:sz w:val="32"/>
                <w:szCs w:val="32"/>
                <w:cs/>
              </w:rPr>
              <w:t>น้อย</w:t>
            </w:r>
          </w:p>
        </w:tc>
        <w:tc>
          <w:tcPr>
            <w:tcW w:w="122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8E71386" w14:textId="5F0329AE" w:rsidR="000B7F55" w:rsidRDefault="0074154B" w:rsidP="002C0663">
            <w:pPr>
              <w:pStyle w:val="a3"/>
              <w:jc w:val="center"/>
              <w:rPr>
                <w:rFonts w:ascii="TH SarabunPSK" w:eastAsia="Times New Roman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sz w:val="32"/>
                <w:szCs w:val="32"/>
              </w:rPr>
              <w:t>0.72</w:t>
            </w:r>
          </w:p>
        </w:tc>
        <w:tc>
          <w:tcPr>
            <w:tcW w:w="77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12C8055" w14:textId="38471F5A" w:rsidR="000B7F55" w:rsidRDefault="002C0663" w:rsidP="002C0663">
            <w:pPr>
              <w:pStyle w:val="a3"/>
              <w:jc w:val="center"/>
              <w:rPr>
                <w:rFonts w:ascii="TH SarabunPSK" w:eastAsia="Times New Roman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eastAsia="Times New Roman" w:hAnsi="TH SarabunPSK" w:cs="TH SarabunPSK"/>
                <w:sz w:val="32"/>
                <w:szCs w:val="32"/>
              </w:rPr>
              <w:t>-0.79</w:t>
            </w:r>
          </w:p>
        </w:tc>
      </w:tr>
      <w:tr w:rsidR="000B7F55" w:rsidRPr="008C2ECC" w14:paraId="373CD3A5" w14:textId="134414D9" w:rsidTr="002C0663">
        <w:trPr>
          <w:trHeight w:val="263"/>
          <w:jc w:val="center"/>
        </w:trPr>
        <w:tc>
          <w:tcPr>
            <w:tcW w:w="136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</w:tcPr>
          <w:p w14:paraId="6838B3F4" w14:textId="77777777" w:rsidR="000B7F55" w:rsidRPr="008C2ECC" w:rsidRDefault="000B7F55" w:rsidP="00F71F4A">
            <w:pPr>
              <w:pStyle w:val="a3"/>
              <w:rPr>
                <w:rStyle w:val="a5"/>
                <w:rFonts w:ascii="TH SarabunPSK" w:hAnsi="TH SarabunPSK" w:cs="TH SarabunPSK"/>
                <w:color w:val="333333"/>
                <w:sz w:val="32"/>
                <w:szCs w:val="32"/>
                <w:shd w:val="clear" w:color="auto" w:fill="FFFFFF"/>
                <w:cs/>
              </w:rPr>
            </w:pPr>
            <w:r w:rsidRPr="008C2ECC">
              <w:rPr>
                <w:rStyle w:val="a5"/>
                <w:rFonts w:ascii="TH SarabunPSK" w:hAnsi="TH SarabunPSK" w:cs="TH SarabunPSK" w:hint="cs"/>
                <w:color w:val="333333"/>
                <w:sz w:val="32"/>
                <w:szCs w:val="32"/>
                <w:shd w:val="clear" w:color="auto" w:fill="FFFFFF"/>
                <w:cs/>
              </w:rPr>
              <w:t xml:space="preserve"> ตัวแปรตาม  </w:t>
            </w:r>
          </w:p>
        </w:tc>
        <w:tc>
          <w:tcPr>
            <w:tcW w:w="3965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</w:tcPr>
          <w:p w14:paraId="625C833C" w14:textId="77777777" w:rsidR="000B7F55" w:rsidRPr="008C2ECC" w:rsidRDefault="000B7F55" w:rsidP="00F71F4A">
            <w:pPr>
              <w:pStyle w:val="a3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shd w:val="clear" w:color="auto" w:fill="FFFFFF"/>
              </w:rPr>
              <w:t xml:space="preserve">1. 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shd w:val="clear" w:color="auto" w:fill="FFFFFF"/>
                <w:cs/>
              </w:rPr>
              <w:t xml:space="preserve">สถานะสุขภาพร่างกายนักเรียน 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 xml:space="preserve"> </w:t>
            </w:r>
          </w:p>
        </w:tc>
        <w:tc>
          <w:tcPr>
            <w:tcW w:w="81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238EB5" w14:textId="5ECE2676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3.68</w:t>
            </w:r>
          </w:p>
        </w:tc>
        <w:tc>
          <w:tcPr>
            <w:tcW w:w="820" w:type="dxa"/>
            <w:tcBorders>
              <w:top w:val="single" w:sz="4" w:space="0" w:color="auto"/>
              <w:left w:val="nil"/>
              <w:right w:val="nil"/>
            </w:tcBorders>
            <w:vAlign w:val="center"/>
          </w:tcPr>
          <w:p w14:paraId="79267D88" w14:textId="25A65BBA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1.44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right w:val="nil"/>
            </w:tcBorders>
          </w:tcPr>
          <w:p w14:paraId="54AACB0F" w14:textId="7A19C6C2" w:rsidR="000B7F55" w:rsidRPr="008C2ECC" w:rsidRDefault="000B7F55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มาก</w:t>
            </w:r>
          </w:p>
        </w:tc>
        <w:tc>
          <w:tcPr>
            <w:tcW w:w="1229" w:type="dxa"/>
            <w:tcBorders>
              <w:top w:val="single" w:sz="4" w:space="0" w:color="auto"/>
              <w:left w:val="nil"/>
              <w:right w:val="nil"/>
            </w:tcBorders>
          </w:tcPr>
          <w:p w14:paraId="286AF455" w14:textId="61B7708E" w:rsidR="000B7F55" w:rsidRPr="008C2ECC" w:rsidRDefault="0074154B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0.67</w:t>
            </w:r>
          </w:p>
        </w:tc>
        <w:tc>
          <w:tcPr>
            <w:tcW w:w="776" w:type="dxa"/>
            <w:tcBorders>
              <w:top w:val="single" w:sz="4" w:space="0" w:color="auto"/>
              <w:left w:val="nil"/>
              <w:right w:val="nil"/>
            </w:tcBorders>
          </w:tcPr>
          <w:p w14:paraId="35E085C0" w14:textId="4DB3992F" w:rsidR="000B7F55" w:rsidRPr="008C2ECC" w:rsidRDefault="002C0663" w:rsidP="002C0663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0.93</w:t>
            </w:r>
          </w:p>
        </w:tc>
      </w:tr>
    </w:tbl>
    <w:p w14:paraId="33902893" w14:textId="77777777" w:rsidR="00AA2397" w:rsidRPr="008C2ECC" w:rsidRDefault="00644593" w:rsidP="0073119D">
      <w:pPr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3C715BC1" w14:textId="525E58D0" w:rsidR="003C27F6" w:rsidRDefault="00442BA8" w:rsidP="008C2ECC">
      <w:pPr>
        <w:ind w:firstLine="720"/>
        <w:jc w:val="thaiDistribute"/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44593"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27355"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ตารางที่ </w:t>
      </w:r>
      <w:r w:rsidR="009B679A">
        <w:rPr>
          <w:rFonts w:ascii="TH SarabunPSK" w:hAnsi="TH SarabunPSK" w:cs="TH SarabunPSK" w:hint="cs"/>
          <w:sz w:val="32"/>
          <w:szCs w:val="32"/>
          <w:cs/>
        </w:rPr>
        <w:t>2</w:t>
      </w:r>
      <w:r w:rsidR="00527355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="00527355" w:rsidRPr="008C2ECC">
        <w:rPr>
          <w:rFonts w:ascii="TH SarabunPSK" w:hAnsi="TH SarabunPSK" w:cs="TH SarabunPSK" w:hint="cs"/>
          <w:sz w:val="32"/>
          <w:szCs w:val="32"/>
          <w:cs/>
        </w:rPr>
        <w:t xml:space="preserve">พบว่า </w:t>
      </w:r>
      <w:r w:rsidR="00527355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bookmarkStart w:id="8" w:name="_Hlk88762281"/>
      <w:r w:rsidR="00AA2397" w:rsidRPr="008C2ECC">
        <w:rPr>
          <w:rFonts w:ascii="TH SarabunPSK" w:hAnsi="TH SarabunPSK" w:cs="TH SarabunPSK" w:hint="cs"/>
          <w:sz w:val="32"/>
          <w:szCs w:val="32"/>
          <w:cs/>
        </w:rPr>
        <w:t>ตัวแปรอิสระ</w:t>
      </w:r>
      <w:r w:rsidR="00937A94" w:rsidRPr="008C2ECC">
        <w:rPr>
          <w:rFonts w:ascii="TH SarabunPSK" w:hAnsi="TH SarabunPSK" w:cs="TH SarabunPSK" w:hint="cs"/>
          <w:sz w:val="32"/>
          <w:szCs w:val="32"/>
          <w:cs/>
        </w:rPr>
        <w:t>ที่เป็นปัจจัยที่ส่งผลต่อสถานะสุขภาพร่างกายของนักเรียนมัธยมหลักสูตรคณิตศาสตร์และภาษาโปรตุเก</w:t>
      </w:r>
      <w:r w:rsidR="00924FAD">
        <w:rPr>
          <w:rFonts w:ascii="TH SarabunPSK" w:hAnsi="TH SarabunPSK" w:cs="TH SarabunPSK" w:hint="cs"/>
          <w:sz w:val="32"/>
          <w:szCs w:val="32"/>
          <w:cs/>
        </w:rPr>
        <w:t>สของ</w:t>
      </w:r>
      <w:r w:rsidR="00937A94"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="00937A94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16356D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โดยปัจจัยที่มีผลเรีย</w:t>
      </w:r>
      <w:r w:rsidR="006750E1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งอันดับค่าเฉลี่ยจากมากไปน้อย</w:t>
      </w:r>
      <w:r w:rsidR="004738C5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โดยใช้เกณฑ์การแบ่งของ</w:t>
      </w:r>
      <w:r w:rsidR="0080081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4738C5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Best</w:t>
      </w:r>
      <w:r w:rsidR="0080081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 xml:space="preserve"> </w:t>
      </w:r>
      <w:r w:rsidR="000B7517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(</w:t>
      </w:r>
      <w:r w:rsidR="004738C5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1977</w:t>
      </w:r>
      <w:r w:rsidR="000B7517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)</w:t>
      </w:r>
      <w:r w:rsidR="006750E1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ได้แก่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644593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อยู่ในระดับมาก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 </w:t>
      </w:r>
      <w:r w:rsidR="006750E1" w:rsidRPr="008C2ECC">
        <w:rPr>
          <w:rFonts w:ascii="TH SarabunPSK" w:hAnsi="TH SarabunPSK" w:cs="TH SarabunPSK" w:hint="cs"/>
          <w:sz w:val="32"/>
          <w:szCs w:val="32"/>
          <w:cs/>
        </w:rPr>
        <w:t>รองลงมาคือ</w:t>
      </w:r>
      <w:r w:rsidR="006750E1"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  <w:r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="00644593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3B29C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โดย</w:t>
      </w:r>
      <w:r w:rsidR="00644593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อยู่ในระดับเท่ากันปัจจัยด้านการออกไปเที่ยวกับเพื่อน</w:t>
      </w:r>
      <w:r w:rsidR="00644593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3B29C6" w:rsidRPr="008C2ECC">
        <w:rPr>
          <w:rFonts w:ascii="TH SarabunPSK" w:hAnsi="TH SarabunPSK" w:cs="TH SarabunPSK" w:hint="cs"/>
          <w:sz w:val="32"/>
          <w:szCs w:val="32"/>
          <w:cs/>
        </w:rPr>
        <w:t xml:space="preserve">ซึ่งก็คือระดับปานกลาง และในระดับน้อยถึงน้อยที่สุด คือ </w:t>
      </w:r>
      <w:r w:rsidR="003B29C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และปัจจัยด้านการบริโภคเครื่องดื่มแอลกอฮอล์ในวันทำงานตามลำดับ</w:t>
      </w:r>
      <w:r w:rsidR="00196724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  <w:r w:rsidR="00196724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ในส่วนของตัวแปรตามนั้นสถานะสุขภาพร่างกายนักเรียนอยู่ในระดับ มาก</w:t>
      </w:r>
      <w:r w:rsidR="00AD48E2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</w:p>
    <w:p w14:paraId="04B42614" w14:textId="0242EE15" w:rsidR="004566AA" w:rsidRDefault="002C0663" w:rsidP="004566AA">
      <w:pPr>
        <w:pStyle w:val="a3"/>
        <w:jc w:val="thaiDistribute"/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</w:pP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 xml:space="preserve"> </w:t>
      </w:r>
      <w:r w:rsidR="004566A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ab/>
        <w:t xml:space="preserve">   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มื่อพิจารณาค่าความเบ้ (</w:t>
      </w: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Skewness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) </w:t>
      </w:r>
      <w:r w:rsidR="007447E9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ของปัจจัยที่ส่งผลต่อสถานะสุขภาพร่างกายของนักเรียนมัธยมศึกษา มีค่าความเบ้ที่อยู่ในเกณฑ์ยอมรับได้</w:t>
      </w:r>
      <w:r w:rsidR="004545F0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ทั้งหมด</w:t>
      </w:r>
      <w:r w:rsidR="007447E9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5 ตัวแปร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7447E9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ได้แก่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4566A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ครอบครัว (</w:t>
      </w:r>
      <w:proofErr w:type="spellStart"/>
      <w:r w:rsidR="004566A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Sk</w:t>
      </w:r>
      <w:proofErr w:type="spellEnd"/>
      <w:r w:rsidR="004566A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=-0.91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)</w:t>
      </w:r>
      <w:r w:rsidR="004566A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 xml:space="preserve"> </w:t>
      </w:r>
      <w:r w:rsidR="004566AA"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="004566A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(</w:t>
      </w:r>
      <w:proofErr w:type="spellStart"/>
      <w:r w:rsidR="004566A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Sk</w:t>
      </w:r>
      <w:proofErr w:type="spellEnd"/>
      <w:r w:rsidR="004566AA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=-0.16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) </w:t>
      </w:r>
      <w:r w:rsidR="004566A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="004566AA">
        <w:rPr>
          <w:rFonts w:ascii="TH SarabunPSK" w:hAnsi="TH SarabunPSK" w:cs="TH SarabunPSK" w:hint="cs"/>
          <w:sz w:val="32"/>
          <w:szCs w:val="32"/>
          <w:cs/>
        </w:rPr>
        <w:t xml:space="preserve"> (</w:t>
      </w:r>
      <w:proofErr w:type="spellStart"/>
      <w:r w:rsidR="004566AA">
        <w:rPr>
          <w:rFonts w:ascii="TH SarabunPSK" w:hAnsi="TH SarabunPSK" w:cs="TH SarabunPSK"/>
          <w:sz w:val="32"/>
          <w:szCs w:val="32"/>
        </w:rPr>
        <w:t>Sk</w:t>
      </w:r>
      <w:proofErr w:type="spellEnd"/>
      <w:r w:rsidR="004566AA">
        <w:rPr>
          <w:rFonts w:ascii="TH SarabunPSK" w:hAnsi="TH SarabunPSK" w:cs="TH SarabunPSK"/>
          <w:sz w:val="32"/>
          <w:szCs w:val="32"/>
        </w:rPr>
        <w:t>=0.19</w:t>
      </w:r>
      <w:r w:rsidR="004566AA">
        <w:rPr>
          <w:rFonts w:ascii="TH SarabunPSK" w:hAnsi="TH SarabunPSK" w:cs="TH SarabunPSK" w:hint="cs"/>
          <w:sz w:val="32"/>
          <w:szCs w:val="32"/>
          <w:cs/>
        </w:rPr>
        <w:t>)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4566A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ด</w:t>
      </w:r>
      <w:r w:rsidR="004566AA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สัปดาห์</w:t>
      </w:r>
      <w:r w:rsidR="004566A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</w:p>
    <w:p w14:paraId="0E0D37C3" w14:textId="44B34EDE" w:rsidR="007447E9" w:rsidRPr="004566AA" w:rsidRDefault="004566AA" w:rsidP="004566AA">
      <w:pPr>
        <w:pStyle w:val="a3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lastRenderedPageBreak/>
        <w:t>(</w:t>
      </w:r>
      <w:proofErr w:type="spellStart"/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Sk</w:t>
      </w:r>
      <w:proofErr w:type="spellEnd"/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=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0.72) และ</w:t>
      </w:r>
      <w:r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สถานะสุขภาพร่างกายนักเรียน</w:t>
      </w:r>
      <w:r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(</w:t>
      </w:r>
      <w:proofErr w:type="spellStart"/>
      <w:r>
        <w:rPr>
          <w:rFonts w:ascii="TH SarabunPSK" w:hAnsi="TH SarabunPSK" w:cs="TH SarabunPSK"/>
          <w:sz w:val="32"/>
          <w:szCs w:val="32"/>
        </w:rPr>
        <w:t>Sk</w:t>
      </w:r>
      <w:proofErr w:type="spellEnd"/>
      <w:r>
        <w:rPr>
          <w:rFonts w:ascii="TH SarabunPSK" w:hAnsi="TH SarabunPSK" w:cs="TH SarabunPSK"/>
          <w:sz w:val="32"/>
          <w:szCs w:val="32"/>
        </w:rPr>
        <w:t>=-0.67</w:t>
      </w:r>
      <w:r>
        <w:rPr>
          <w:rFonts w:ascii="TH SarabunPSK" w:hAnsi="TH SarabunPSK" w:cs="TH SarabunPSK" w:hint="cs"/>
          <w:sz w:val="32"/>
          <w:szCs w:val="32"/>
          <w:cs/>
        </w:rPr>
        <w:t>)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7447E9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มีค่าความเบ้อยู่ระหว่าง -0.16 ถึง -0.91 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 xml:space="preserve">ซึ่งมีค่าไม่เกิน </w:t>
      </w:r>
      <w:r w:rsidR="007447E9" w:rsidRPr="007447E9">
        <w:rPr>
          <w:rFonts w:ascii="TH SarabunPSK" w:hAnsi="TH SarabunPSK" w:cs="TH SarabunPSK"/>
          <w:sz w:val="32"/>
          <w:szCs w:val="32"/>
        </w:rPr>
        <w:t xml:space="preserve">±2 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 xml:space="preserve">ถือว่าอยู่ในเกณฑ์ที่ยอมรับได้ที่ระดับความเชื่อมั่น </w:t>
      </w:r>
      <w:r w:rsidR="007447E9" w:rsidRPr="007447E9">
        <w:rPr>
          <w:rFonts w:ascii="TH SarabunPSK" w:hAnsi="TH SarabunPSK" w:cs="TH SarabunPSK"/>
          <w:sz w:val="32"/>
          <w:szCs w:val="32"/>
        </w:rPr>
        <w:t>0.05</w:t>
      </w:r>
      <w:r w:rsidR="007447E9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7447E9" w:rsidRPr="004566AA">
        <w:rPr>
          <w:rFonts w:ascii="TH SarabunPSK" w:hAnsi="TH SarabunPSK" w:cs="TH SarabunPSK"/>
          <w:sz w:val="32"/>
          <w:szCs w:val="32"/>
        </w:rPr>
        <w:t>(Hair &amp; et. al, 2006)</w:t>
      </w:r>
      <w:r w:rsidR="007447E9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และ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>จากกา</w:t>
      </w:r>
      <w:r>
        <w:rPr>
          <w:rFonts w:ascii="TH SarabunPSK" w:hAnsi="TH SarabunPSK" w:cs="TH SarabunPSK" w:hint="cs"/>
          <w:sz w:val="32"/>
          <w:szCs w:val="32"/>
          <w:cs/>
        </w:rPr>
        <w:t>ร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>พิจารณาค่าความโด่งของตัวแปรต่างๆ พบว่ามีค่า</w:t>
      </w:r>
      <w:r w:rsidR="007447E9">
        <w:rPr>
          <w:rFonts w:ascii="TH SarabunPSK" w:hAnsi="TH SarabunPSK" w:cs="TH SarabunPSK" w:hint="cs"/>
          <w:sz w:val="32"/>
          <w:szCs w:val="32"/>
          <w:cs/>
        </w:rPr>
        <w:t>ความโด่ง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>อยู่ในเกณฑ์ที่ยอมรับได้</w:t>
      </w:r>
      <w:r w:rsidR="007447E9">
        <w:rPr>
          <w:rFonts w:ascii="TH SarabunPSK" w:hAnsi="TH SarabunPSK" w:cs="TH SarabunPSK" w:hint="cs"/>
          <w:sz w:val="32"/>
          <w:szCs w:val="32"/>
          <w:cs/>
        </w:rPr>
        <w:t>อยู่ 5 ตัวแปร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ได้แก่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ครอบครัว (</w:t>
      </w: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Ku=0.85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)</w:t>
      </w: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 xml:space="preserve"> </w:t>
      </w:r>
      <w:r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(</w:t>
      </w: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Ku=-0.30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)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(</w:t>
      </w:r>
      <w:r>
        <w:rPr>
          <w:rFonts w:ascii="TH SarabunPSK" w:hAnsi="TH SarabunPSK" w:cs="TH SarabunPSK"/>
          <w:sz w:val="32"/>
          <w:szCs w:val="32"/>
        </w:rPr>
        <w:t>Ku=-0.83</w:t>
      </w:r>
      <w:r>
        <w:rPr>
          <w:rFonts w:ascii="TH SarabunPSK" w:hAnsi="TH SarabunPSK" w:cs="TH SarabunPSK" w:hint="cs"/>
          <w:sz w:val="32"/>
          <w:szCs w:val="32"/>
          <w:cs/>
        </w:rPr>
        <w:t>)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ด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สัปดาห์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(</w:t>
      </w:r>
      <w:r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>Ku=</w:t>
      </w:r>
      <w:r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-0.79) และ</w:t>
      </w:r>
      <w:r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สถานะสุขภาพร่างกายนักเรียน</w:t>
      </w:r>
      <w:r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 xml:space="preserve"> </w:t>
      </w:r>
      <w:r>
        <w:rPr>
          <w:rFonts w:ascii="TH SarabunPSK" w:hAnsi="TH SarabunPSK" w:cs="TH SarabunPSK" w:hint="cs"/>
          <w:sz w:val="32"/>
          <w:szCs w:val="32"/>
          <w:cs/>
        </w:rPr>
        <w:t>(</w:t>
      </w:r>
      <w:r w:rsidR="00391A3A">
        <w:rPr>
          <w:rFonts w:ascii="TH SarabunPSK" w:hAnsi="TH SarabunPSK" w:cs="TH SarabunPSK"/>
          <w:sz w:val="32"/>
          <w:szCs w:val="32"/>
        </w:rPr>
        <w:t>Ku</w:t>
      </w:r>
      <w:r>
        <w:rPr>
          <w:rFonts w:ascii="TH SarabunPSK" w:hAnsi="TH SarabunPSK" w:cs="TH SarabunPSK"/>
          <w:sz w:val="32"/>
          <w:szCs w:val="32"/>
        </w:rPr>
        <w:t>=</w:t>
      </w:r>
      <w:r w:rsidR="00391A3A">
        <w:rPr>
          <w:rFonts w:ascii="TH SarabunPSK" w:hAnsi="TH SarabunPSK" w:cs="TH SarabunPSK"/>
          <w:sz w:val="32"/>
          <w:szCs w:val="32"/>
        </w:rPr>
        <w:t>-0.93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) 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>อยู่ในช่วง -</w:t>
      </w:r>
      <w:r w:rsidR="00391A3A">
        <w:rPr>
          <w:rFonts w:ascii="TH SarabunPSK" w:hAnsi="TH SarabunPSK" w:cs="TH SarabunPSK" w:hint="cs"/>
          <w:sz w:val="32"/>
          <w:szCs w:val="32"/>
          <w:cs/>
        </w:rPr>
        <w:t>0.30</w:t>
      </w:r>
      <w:r w:rsidR="007447E9" w:rsidRPr="007447E9">
        <w:rPr>
          <w:rFonts w:ascii="TH SarabunPSK" w:hAnsi="TH SarabunPSK" w:cs="TH SarabunPSK"/>
          <w:sz w:val="32"/>
          <w:szCs w:val="32"/>
        </w:rPr>
        <w:t xml:space="preserve"> 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 xml:space="preserve">ถึง </w:t>
      </w:r>
      <w:r w:rsidR="00391A3A">
        <w:rPr>
          <w:rFonts w:ascii="TH SarabunPSK" w:hAnsi="TH SarabunPSK" w:cs="TH SarabunPSK" w:hint="cs"/>
          <w:sz w:val="32"/>
          <w:szCs w:val="32"/>
          <w:cs/>
        </w:rPr>
        <w:t>-0.93</w:t>
      </w:r>
      <w:r w:rsidR="007447E9" w:rsidRPr="007447E9">
        <w:rPr>
          <w:rFonts w:ascii="TH SarabunPSK" w:hAnsi="TH SarabunPSK" w:cs="TH SarabunPSK"/>
          <w:sz w:val="32"/>
          <w:szCs w:val="32"/>
        </w:rPr>
        <w:t xml:space="preserve"> 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 xml:space="preserve">ซึ่งมีค่าไม่เกิน </w:t>
      </w:r>
      <w:r w:rsidR="007447E9" w:rsidRPr="007447E9">
        <w:rPr>
          <w:rFonts w:ascii="TH SarabunPSK" w:hAnsi="TH SarabunPSK" w:cs="TH SarabunPSK"/>
          <w:sz w:val="32"/>
          <w:szCs w:val="32"/>
        </w:rPr>
        <w:t xml:space="preserve">±2 </w:t>
      </w:r>
      <w:r w:rsidR="007447E9" w:rsidRPr="007447E9">
        <w:rPr>
          <w:rFonts w:ascii="TH SarabunPSK" w:hAnsi="TH SarabunPSK" w:cs="TH SarabunPSK"/>
          <w:sz w:val="32"/>
          <w:szCs w:val="32"/>
          <w:cs/>
        </w:rPr>
        <w:t>(</w:t>
      </w:r>
      <w:r w:rsidR="007447E9" w:rsidRPr="007447E9">
        <w:rPr>
          <w:rFonts w:ascii="TH SarabunPSK" w:hAnsi="TH SarabunPSK" w:cs="TH SarabunPSK"/>
          <w:sz w:val="32"/>
          <w:szCs w:val="32"/>
        </w:rPr>
        <w:t>Kline, 2005, p. 50)</w:t>
      </w:r>
    </w:p>
    <w:bookmarkEnd w:id="8"/>
    <w:p w14:paraId="4C49BFC7" w14:textId="580C4FAA" w:rsidR="00924FAD" w:rsidRDefault="00546104" w:rsidP="00391A3A">
      <w:pPr>
        <w:pStyle w:val="a3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shd w:val="clear" w:color="auto" w:fill="FFFFFF"/>
        </w:rPr>
        <w:t xml:space="preserve">2.2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ข้อมูลจากกลุ่มตัวอย่าง จำนวน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398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ข้อมูลนำม</w:t>
      </w:r>
      <w:r w:rsidR="005B03EA" w:rsidRPr="008C2ECC">
        <w:rPr>
          <w:rFonts w:ascii="TH SarabunPSK" w:hAnsi="TH SarabunPSK" w:cs="TH SarabunPSK" w:hint="cs"/>
          <w:sz w:val="32"/>
          <w:szCs w:val="32"/>
          <w:cs/>
        </w:rPr>
        <w:t>าวิเคราะห์</w:t>
      </w:r>
      <w:r w:rsidR="001B6DF4" w:rsidRPr="001B6DF4">
        <w:rPr>
          <w:rFonts w:ascii="TH SarabunPSK" w:hAnsi="TH SarabunPSK" w:cs="TH SarabunPSK"/>
          <w:sz w:val="32"/>
          <w:szCs w:val="32"/>
          <w:cs/>
        </w:rPr>
        <w:t>ค่าสัมประสิทธิ์สหสัมพันธ์</w:t>
      </w:r>
      <w:r w:rsidR="005F79E6">
        <w:rPr>
          <w:rFonts w:ascii="TH SarabunPSK" w:hAnsi="TH SarabunPSK" w:cs="TH SarabunPSK" w:hint="cs"/>
          <w:sz w:val="32"/>
          <w:szCs w:val="32"/>
          <w:cs/>
        </w:rPr>
        <w:t>แบบเพียร์สัน</w:t>
      </w:r>
      <w:bookmarkStart w:id="9" w:name="_Hlk88503876"/>
      <w:r w:rsidR="00297442" w:rsidRPr="00297442">
        <w:t xml:space="preserve"> </w:t>
      </w:r>
      <w:r w:rsidR="00297442" w:rsidRPr="00297442">
        <w:rPr>
          <w:rFonts w:ascii="TH SarabunPSK" w:hAnsi="TH SarabunPSK" w:cs="TH SarabunPSK"/>
          <w:sz w:val="32"/>
          <w:szCs w:val="32"/>
        </w:rPr>
        <w:t>(Pearson’s product moment correlation coefficient)</w:t>
      </w:r>
      <w:r w:rsidR="00297442">
        <w:rPr>
          <w:rFonts w:ascii="TH SarabunPSK" w:hAnsi="TH SarabunPSK" w:cs="TH SarabunPSK"/>
          <w:sz w:val="32"/>
          <w:szCs w:val="32"/>
        </w:rPr>
        <w:t xml:space="preserve"> </w:t>
      </w:r>
      <w:bookmarkEnd w:id="9"/>
      <w:r w:rsidR="005B03EA" w:rsidRPr="008C2ECC">
        <w:rPr>
          <w:rFonts w:ascii="TH SarabunPSK" w:hAnsi="TH SarabunPSK" w:cs="TH SarabunPSK" w:hint="cs"/>
          <w:sz w:val="32"/>
          <w:szCs w:val="32"/>
          <w:cs/>
        </w:rPr>
        <w:t>ระหว่าง</w:t>
      </w:r>
      <w:r w:rsidR="005B03EA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5B03EA" w:rsidRPr="008C2ECC">
        <w:rPr>
          <w:rFonts w:ascii="TH SarabunPSK" w:hAnsi="TH SarabunPSK" w:cs="TH SarabunPSK" w:hint="cs"/>
          <w:sz w:val="32"/>
          <w:szCs w:val="32"/>
        </w:rPr>
        <w:t xml:space="preserve">, </w:t>
      </w:r>
      <w:r w:rsidR="005B03EA"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="005B03EA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หลังเลิกเรียน</w:t>
      </w:r>
      <w:r w:rsidR="001B6DF4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,</w:t>
      </w:r>
      <w:r w:rsidR="005B03EA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5B03EA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ปัจจัยด้านการออกไปเที่ยวกับเพื่อ</w:t>
      </w:r>
      <w:r w:rsidR="001B6DF4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น</w:t>
      </w:r>
      <w:r w:rsidR="005B03EA" w:rsidRPr="008C2ECC">
        <w:rPr>
          <w:rFonts w:ascii="TH SarabunPSK" w:hAnsi="TH SarabunPSK" w:cs="TH SarabunPSK" w:hint="cs"/>
          <w:sz w:val="32"/>
          <w:szCs w:val="32"/>
        </w:rPr>
        <w:t>,</w:t>
      </w:r>
      <w:r w:rsidR="001B6DF4">
        <w:rPr>
          <w:rFonts w:ascii="TH SarabunPSK" w:hAnsi="TH SarabunPSK" w:cs="TH SarabunPSK"/>
          <w:sz w:val="32"/>
          <w:szCs w:val="32"/>
        </w:rPr>
        <w:t xml:space="preserve"> </w:t>
      </w:r>
      <w:r w:rsidR="005B03EA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</w:t>
      </w:r>
      <w:r w:rsidR="001B6DF4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 xml:space="preserve">ทำงาน, </w:t>
      </w:r>
      <w:r w:rsidR="005B03EA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="005B03EA" w:rsidRPr="008C2ECC">
        <w:rPr>
          <w:rFonts w:ascii="TH SarabunPSK" w:hAnsi="TH SarabunPSK" w:cs="TH SarabunPSK" w:hint="cs"/>
          <w:sz w:val="32"/>
          <w:szCs w:val="32"/>
          <w:cs/>
        </w:rPr>
        <w:t>และสถานะสุขภาพร่างกายนักเรียน</w:t>
      </w:r>
    </w:p>
    <w:p w14:paraId="1866818D" w14:textId="77777777" w:rsidR="00391A3A" w:rsidRDefault="00391A3A" w:rsidP="00391A3A">
      <w:pPr>
        <w:pStyle w:val="a3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547FE031" w14:textId="48C8A8F1" w:rsidR="00E65B4E" w:rsidRPr="008C2ECC" w:rsidRDefault="00F11AF9" w:rsidP="005B03EA">
      <w:pPr>
        <w:pStyle w:val="a3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ารางที่ </w:t>
      </w:r>
      <w:r w:rsidR="009B679A">
        <w:rPr>
          <w:rFonts w:ascii="TH SarabunPSK" w:hAnsi="TH SarabunPSK" w:cs="TH SarabunPSK" w:hint="cs"/>
          <w:sz w:val="32"/>
          <w:szCs w:val="32"/>
          <w:cs/>
        </w:rPr>
        <w:t>3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สดงค่าสัมประสิทธิ์สหสัมพันธ์ระหว่างตัวแปรอิสระและตัวแปรตาม</w:t>
      </w:r>
    </w:p>
    <w:tbl>
      <w:tblPr>
        <w:tblW w:w="5628" w:type="dxa"/>
        <w:jc w:val="center"/>
        <w:tblLook w:val="04A0" w:firstRow="1" w:lastRow="0" w:firstColumn="1" w:lastColumn="0" w:noHBand="0" w:noVBand="1"/>
      </w:tblPr>
      <w:tblGrid>
        <w:gridCol w:w="880"/>
        <w:gridCol w:w="944"/>
        <w:gridCol w:w="816"/>
        <w:gridCol w:w="816"/>
        <w:gridCol w:w="736"/>
        <w:gridCol w:w="730"/>
        <w:gridCol w:w="715"/>
      </w:tblGrid>
      <w:tr w:rsidR="00F11AF9" w:rsidRPr="008C2ECC" w14:paraId="6C1B3391" w14:textId="77777777" w:rsidTr="00204A65">
        <w:trPr>
          <w:trHeight w:val="394"/>
          <w:jc w:val="center"/>
        </w:trPr>
        <w:tc>
          <w:tcPr>
            <w:tcW w:w="880" w:type="dxa"/>
            <w:tcBorders>
              <w:top w:val="single" w:sz="4" w:space="0" w:color="auto"/>
              <w:left w:val="nil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9E0E051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ตัวแปร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430A735E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02F8C561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2</w:t>
            </w:r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1CB8C0C1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3</w:t>
            </w:r>
          </w:p>
        </w:tc>
        <w:tc>
          <w:tcPr>
            <w:tcW w:w="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76C76D86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4</w:t>
            </w:r>
          </w:p>
        </w:tc>
        <w:tc>
          <w:tcPr>
            <w:tcW w:w="7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bottom"/>
            <w:hideMark/>
          </w:tcPr>
          <w:p w14:paraId="5BC1B479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5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1357D78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Y</w:t>
            </w:r>
          </w:p>
        </w:tc>
      </w:tr>
      <w:tr w:rsidR="00F11AF9" w:rsidRPr="008C2ECC" w14:paraId="18751B7C" w14:textId="77777777" w:rsidTr="00204A65">
        <w:trPr>
          <w:trHeight w:val="394"/>
          <w:jc w:val="center"/>
        </w:trPr>
        <w:tc>
          <w:tcPr>
            <w:tcW w:w="880" w:type="dxa"/>
            <w:tcBorders>
              <w:top w:val="single" w:sz="4" w:space="0" w:color="auto"/>
            </w:tcBorders>
            <w:shd w:val="clear" w:color="auto" w:fill="auto"/>
            <w:hideMark/>
          </w:tcPr>
          <w:p w14:paraId="6A962CBF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1</w:t>
            </w:r>
          </w:p>
        </w:tc>
        <w:tc>
          <w:tcPr>
            <w:tcW w:w="94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E3F8AF5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</w:t>
            </w:r>
          </w:p>
        </w:tc>
        <w:tc>
          <w:tcPr>
            <w:tcW w:w="81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06C29E3E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816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733D5DB4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2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440B08A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30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10C15236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15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14:paraId="637B9E4F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  <w:tr w:rsidR="00F11AF9" w:rsidRPr="008C2ECC" w14:paraId="586E228A" w14:textId="77777777" w:rsidTr="00204A65">
        <w:trPr>
          <w:trHeight w:val="394"/>
          <w:jc w:val="center"/>
        </w:trPr>
        <w:tc>
          <w:tcPr>
            <w:tcW w:w="880" w:type="dxa"/>
            <w:shd w:val="clear" w:color="auto" w:fill="auto"/>
            <w:hideMark/>
          </w:tcPr>
          <w:p w14:paraId="5FAC3544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2</w:t>
            </w:r>
          </w:p>
        </w:tc>
        <w:tc>
          <w:tcPr>
            <w:tcW w:w="944" w:type="dxa"/>
            <w:shd w:val="clear" w:color="auto" w:fill="auto"/>
            <w:noWrap/>
            <w:hideMark/>
          </w:tcPr>
          <w:p w14:paraId="6C846E02" w14:textId="009D100F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16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2F7D29AE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6FB4C1DD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27" w:type="dxa"/>
            <w:shd w:val="clear" w:color="auto" w:fill="auto"/>
            <w:noWrap/>
            <w:hideMark/>
          </w:tcPr>
          <w:p w14:paraId="047E2A55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30" w:type="dxa"/>
            <w:shd w:val="clear" w:color="auto" w:fill="auto"/>
            <w:noWrap/>
            <w:hideMark/>
          </w:tcPr>
          <w:p w14:paraId="772AB9D8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15" w:type="dxa"/>
            <w:shd w:val="clear" w:color="auto" w:fill="auto"/>
            <w:noWrap/>
            <w:hideMark/>
          </w:tcPr>
          <w:p w14:paraId="3D2891CC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  <w:tr w:rsidR="00F11AF9" w:rsidRPr="008C2ECC" w14:paraId="3846433E" w14:textId="77777777" w:rsidTr="00204A65">
        <w:trPr>
          <w:trHeight w:val="394"/>
          <w:jc w:val="center"/>
        </w:trPr>
        <w:tc>
          <w:tcPr>
            <w:tcW w:w="880" w:type="dxa"/>
            <w:shd w:val="clear" w:color="auto" w:fill="auto"/>
            <w:hideMark/>
          </w:tcPr>
          <w:p w14:paraId="142FE366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3</w:t>
            </w:r>
          </w:p>
        </w:tc>
        <w:tc>
          <w:tcPr>
            <w:tcW w:w="944" w:type="dxa"/>
            <w:shd w:val="clear" w:color="auto" w:fill="auto"/>
            <w:noWrap/>
            <w:hideMark/>
          </w:tcPr>
          <w:p w14:paraId="0C337CAD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06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2E42AA4D" w14:textId="247DD01D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26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4E8C2151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</w:t>
            </w:r>
          </w:p>
        </w:tc>
        <w:tc>
          <w:tcPr>
            <w:tcW w:w="727" w:type="dxa"/>
            <w:shd w:val="clear" w:color="auto" w:fill="auto"/>
            <w:noWrap/>
            <w:hideMark/>
          </w:tcPr>
          <w:p w14:paraId="70E6F5FE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30" w:type="dxa"/>
            <w:shd w:val="clear" w:color="auto" w:fill="auto"/>
            <w:noWrap/>
            <w:hideMark/>
          </w:tcPr>
          <w:p w14:paraId="6777FBBF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15" w:type="dxa"/>
            <w:shd w:val="clear" w:color="auto" w:fill="auto"/>
            <w:noWrap/>
            <w:hideMark/>
          </w:tcPr>
          <w:p w14:paraId="0101AC93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  <w:tr w:rsidR="00F11AF9" w:rsidRPr="008C2ECC" w14:paraId="6F67571B" w14:textId="77777777" w:rsidTr="00204A65">
        <w:trPr>
          <w:trHeight w:val="394"/>
          <w:jc w:val="center"/>
        </w:trPr>
        <w:tc>
          <w:tcPr>
            <w:tcW w:w="880" w:type="dxa"/>
            <w:shd w:val="clear" w:color="auto" w:fill="auto"/>
            <w:hideMark/>
          </w:tcPr>
          <w:p w14:paraId="7A8E7212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4</w:t>
            </w:r>
          </w:p>
        </w:tc>
        <w:tc>
          <w:tcPr>
            <w:tcW w:w="944" w:type="dxa"/>
            <w:shd w:val="clear" w:color="auto" w:fill="auto"/>
            <w:noWrap/>
            <w:hideMark/>
          </w:tcPr>
          <w:p w14:paraId="45BB0BF5" w14:textId="09A5B903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-</w:t>
            </w:r>
            <w:r w:rsidR="00924FAD"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.13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33C693BE" w14:textId="35B76A37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19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641E9C6A" w14:textId="58729210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31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hideMark/>
          </w:tcPr>
          <w:p w14:paraId="056377C9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</w:t>
            </w:r>
          </w:p>
        </w:tc>
        <w:tc>
          <w:tcPr>
            <w:tcW w:w="730" w:type="dxa"/>
            <w:shd w:val="clear" w:color="auto" w:fill="auto"/>
            <w:noWrap/>
            <w:hideMark/>
          </w:tcPr>
          <w:p w14:paraId="53F7155D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715" w:type="dxa"/>
            <w:shd w:val="clear" w:color="auto" w:fill="auto"/>
            <w:noWrap/>
            <w:hideMark/>
          </w:tcPr>
          <w:p w14:paraId="48FB653B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  <w:tr w:rsidR="00F11AF9" w:rsidRPr="008C2ECC" w14:paraId="2A53A2BA" w14:textId="77777777" w:rsidTr="00204A65">
        <w:trPr>
          <w:trHeight w:val="394"/>
          <w:jc w:val="center"/>
        </w:trPr>
        <w:tc>
          <w:tcPr>
            <w:tcW w:w="880" w:type="dxa"/>
            <w:shd w:val="clear" w:color="auto" w:fill="auto"/>
            <w:hideMark/>
          </w:tcPr>
          <w:p w14:paraId="6A859C5E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5</w:t>
            </w:r>
          </w:p>
        </w:tc>
        <w:tc>
          <w:tcPr>
            <w:tcW w:w="944" w:type="dxa"/>
            <w:shd w:val="clear" w:color="auto" w:fill="auto"/>
            <w:noWrap/>
            <w:hideMark/>
          </w:tcPr>
          <w:p w14:paraId="22CCC234" w14:textId="3E5A5C4F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-</w:t>
            </w:r>
            <w:r w:rsidR="00924FAD"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.19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244308A1" w14:textId="2B941D24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11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3AAEC3C2" w14:textId="6C2EAAC5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46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727" w:type="dxa"/>
            <w:shd w:val="clear" w:color="auto" w:fill="auto"/>
            <w:noWrap/>
            <w:hideMark/>
          </w:tcPr>
          <w:p w14:paraId="5D98B6F3" w14:textId="555A265A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63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730" w:type="dxa"/>
            <w:shd w:val="clear" w:color="auto" w:fill="auto"/>
            <w:noWrap/>
            <w:hideMark/>
          </w:tcPr>
          <w:p w14:paraId="46AF8170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6057483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  <w:tr w:rsidR="00F11AF9" w:rsidRPr="008C2ECC" w14:paraId="66E92B7D" w14:textId="77777777" w:rsidTr="00204A65">
        <w:trPr>
          <w:trHeight w:val="394"/>
          <w:jc w:val="center"/>
        </w:trPr>
        <w:tc>
          <w:tcPr>
            <w:tcW w:w="880" w:type="dxa"/>
            <w:shd w:val="clear" w:color="auto" w:fill="auto"/>
            <w:hideMark/>
          </w:tcPr>
          <w:p w14:paraId="65968AF1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Y</w:t>
            </w:r>
          </w:p>
        </w:tc>
        <w:tc>
          <w:tcPr>
            <w:tcW w:w="944" w:type="dxa"/>
            <w:shd w:val="clear" w:color="auto" w:fill="auto"/>
            <w:noWrap/>
            <w:hideMark/>
          </w:tcPr>
          <w:p w14:paraId="5B5D236E" w14:textId="7E7E1BFD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14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1F2511AC" w14:textId="4704BC2F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12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</w:t>
            </w:r>
          </w:p>
        </w:tc>
        <w:tc>
          <w:tcPr>
            <w:tcW w:w="816" w:type="dxa"/>
            <w:shd w:val="clear" w:color="auto" w:fill="auto"/>
            <w:noWrap/>
            <w:hideMark/>
          </w:tcPr>
          <w:p w14:paraId="6C23BDBC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-0.01</w:t>
            </w:r>
          </w:p>
        </w:tc>
        <w:tc>
          <w:tcPr>
            <w:tcW w:w="727" w:type="dxa"/>
            <w:shd w:val="clear" w:color="auto" w:fill="auto"/>
            <w:noWrap/>
            <w:hideMark/>
          </w:tcPr>
          <w:p w14:paraId="3232D5BA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09</w:t>
            </w:r>
          </w:p>
        </w:tc>
        <w:tc>
          <w:tcPr>
            <w:tcW w:w="730" w:type="dxa"/>
            <w:shd w:val="clear" w:color="auto" w:fill="auto"/>
            <w:noWrap/>
            <w:hideMark/>
          </w:tcPr>
          <w:p w14:paraId="633E00EF" w14:textId="1BB439E8" w:rsidR="00F11AF9" w:rsidRPr="008C2ECC" w:rsidRDefault="00924FAD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0</w:t>
            </w:r>
            <w:r w:rsidR="00204A65" w:rsidRPr="008C2ECC">
              <w:rPr>
                <w:rFonts w:ascii="TH SarabunPSK" w:hAnsi="TH SarabunPSK" w:cs="TH SarabunPSK" w:hint="cs"/>
                <w:sz w:val="32"/>
                <w:szCs w:val="32"/>
              </w:rPr>
              <w:t>.12</w:t>
            </w:r>
            <w:r w:rsidR="00F11AF9"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*</w:t>
            </w:r>
          </w:p>
        </w:tc>
        <w:tc>
          <w:tcPr>
            <w:tcW w:w="715" w:type="dxa"/>
            <w:shd w:val="clear" w:color="auto" w:fill="auto"/>
            <w:noWrap/>
            <w:hideMark/>
          </w:tcPr>
          <w:p w14:paraId="5CB6ABC9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</w:t>
            </w:r>
          </w:p>
        </w:tc>
      </w:tr>
      <w:tr w:rsidR="00F11AF9" w:rsidRPr="008C2ECC" w14:paraId="315674B0" w14:textId="77777777" w:rsidTr="00204A65">
        <w:trPr>
          <w:trHeight w:val="394"/>
          <w:jc w:val="center"/>
        </w:trPr>
        <w:tc>
          <w:tcPr>
            <w:tcW w:w="88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3642B7" w14:textId="77777777" w:rsidR="00F11AF9" w:rsidRPr="008C2ECC" w:rsidRDefault="00CE1530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 w:cs="TH SarabunPSK" w:hint="cs"/>
                        <w:i/>
                        <w:sz w:val="32"/>
                        <w:szCs w:val="32"/>
                      </w:rPr>
                    </m:ctrlPr>
                  </m:accPr>
                  <m:e>
                    <m:r>
                      <w:rPr>
                        <w:rFonts w:ascii="Cambria Math" w:hAnsi="Cambria Math" w:cs="TH SarabunPSK" w:hint="cs"/>
                        <w:sz w:val="32"/>
                        <w:szCs w:val="32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94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2EAA13F7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94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DCCA805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23</w:t>
            </w:r>
          </w:p>
        </w:tc>
        <w:tc>
          <w:tcPr>
            <w:tcW w:w="816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F56B7FC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08</w:t>
            </w:r>
          </w:p>
        </w:tc>
        <w:tc>
          <w:tcPr>
            <w:tcW w:w="72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7CDD1529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44</w:t>
            </w:r>
          </w:p>
        </w:tc>
        <w:tc>
          <w:tcPr>
            <w:tcW w:w="730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4881C533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2.20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5770062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.68</w:t>
            </w:r>
          </w:p>
        </w:tc>
      </w:tr>
      <w:tr w:rsidR="00F11AF9" w:rsidRPr="008C2ECC" w14:paraId="1ACB86E6" w14:textId="77777777" w:rsidTr="00204A65">
        <w:trPr>
          <w:trHeight w:val="415"/>
          <w:jc w:val="center"/>
        </w:trPr>
        <w:tc>
          <w:tcPr>
            <w:tcW w:w="8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C7498B" w14:textId="77777777" w:rsidR="00F11AF9" w:rsidRPr="008C2ECC" w:rsidRDefault="00F11AF9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SD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45D4FE2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93</w:t>
            </w:r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6ACE6AA3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01</w:t>
            </w:r>
          </w:p>
        </w:tc>
        <w:tc>
          <w:tcPr>
            <w:tcW w:w="8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0BDDF1BE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13</w:t>
            </w:r>
          </w:p>
        </w:tc>
        <w:tc>
          <w:tcPr>
            <w:tcW w:w="72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5C8FC9AF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86</w:t>
            </w:r>
          </w:p>
        </w:tc>
        <w:tc>
          <w:tcPr>
            <w:tcW w:w="7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339193E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33</w:t>
            </w:r>
          </w:p>
        </w:tc>
        <w:tc>
          <w:tcPr>
            <w:tcW w:w="71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14:paraId="108A0AC3" w14:textId="77777777" w:rsidR="00F11AF9" w:rsidRPr="008C2ECC" w:rsidRDefault="00204A65" w:rsidP="00F11AF9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44</w:t>
            </w:r>
          </w:p>
        </w:tc>
      </w:tr>
    </w:tbl>
    <w:p w14:paraId="0D02F7E8" w14:textId="63175A47" w:rsidR="00F11AF9" w:rsidRPr="008C2ECC" w:rsidRDefault="001B3D92" w:rsidP="001B3D92">
      <w:pPr>
        <w:pStyle w:val="a3"/>
        <w:ind w:left="144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   </w:t>
      </w:r>
      <w:r w:rsidR="00924FAD">
        <w:rPr>
          <w:rFonts w:ascii="TH SarabunPSK" w:hAnsi="TH SarabunPSK" w:cs="TH SarabunPSK" w:hint="cs"/>
          <w:sz w:val="32"/>
          <w:szCs w:val="32"/>
          <w:cs/>
        </w:rPr>
        <w:t xml:space="preserve">หมายเหตุ </w:t>
      </w:r>
      <w:r w:rsidR="00924FAD">
        <w:rPr>
          <w:rFonts w:ascii="TH SarabunPSK" w:hAnsi="TH SarabunPSK" w:cs="TH SarabunPSK"/>
          <w:sz w:val="32"/>
          <w:szCs w:val="32"/>
        </w:rPr>
        <w:t>: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8465FB" w:rsidRPr="008C2ECC">
        <w:rPr>
          <w:rFonts w:ascii="TH SarabunPSK" w:hAnsi="TH SarabunPSK" w:cs="TH SarabunPSK" w:hint="cs"/>
          <w:sz w:val="28"/>
        </w:rPr>
        <w:t>**p &lt; 0.01 ;</w:t>
      </w:r>
      <w:r w:rsidR="00204A65" w:rsidRPr="008C2ECC">
        <w:rPr>
          <w:rFonts w:ascii="TH SarabunPSK" w:hAnsi="TH SarabunPSK" w:cs="TH SarabunPSK" w:hint="cs"/>
          <w:sz w:val="28"/>
        </w:rPr>
        <w:t xml:space="preserve"> *p &lt; 0.05</w:t>
      </w:r>
    </w:p>
    <w:p w14:paraId="45ED244C" w14:textId="77777777" w:rsidR="00204A65" w:rsidRPr="008C2ECC" w:rsidRDefault="00204A65" w:rsidP="005B03EA">
      <w:pPr>
        <w:pStyle w:val="a3"/>
        <w:rPr>
          <w:rFonts w:ascii="TH SarabunPSK" w:hAnsi="TH SarabunPSK" w:cs="TH SarabunPSK"/>
          <w:sz w:val="32"/>
          <w:szCs w:val="32"/>
        </w:rPr>
      </w:pPr>
    </w:p>
    <w:p w14:paraId="6132CC4B" w14:textId="55060A07" w:rsidR="003C47D0" w:rsidRPr="009B679A" w:rsidRDefault="00204A65" w:rsidP="00E65B4E">
      <w:pPr>
        <w:pStyle w:val="a3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ตารางที่ </w:t>
      </w:r>
      <w:r w:rsidR="009B679A">
        <w:rPr>
          <w:rFonts w:ascii="TH SarabunPSK" w:hAnsi="TH SarabunPSK" w:cs="TH SarabunPSK" w:hint="cs"/>
          <w:sz w:val="32"/>
          <w:szCs w:val="32"/>
          <w:cs/>
        </w:rPr>
        <w:t>3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2A6DEE" w:rsidRPr="008C2ECC">
        <w:rPr>
          <w:rFonts w:ascii="TH SarabunPSK" w:hAnsi="TH SarabunPSK" w:cs="TH SarabunPSK" w:hint="cs"/>
          <w:sz w:val="32"/>
          <w:szCs w:val="32"/>
          <w:cs/>
        </w:rPr>
        <w:t xml:space="preserve">แสดงให้เห็นว่าปัจจัยที่ส่งผลต่อสถานะสุขภาพร่างกายนักเรียนมีความสัมพันธ์กันอย่างมีนัยสำคัญทางสถิติที่ระดับ </w:t>
      </w:r>
      <w:r w:rsidR="002A6DEE" w:rsidRPr="008C2ECC">
        <w:rPr>
          <w:rFonts w:ascii="TH SarabunPSK" w:hAnsi="TH SarabunPSK" w:cs="TH SarabunPSK" w:hint="cs"/>
          <w:sz w:val="32"/>
          <w:szCs w:val="32"/>
        </w:rPr>
        <w:t xml:space="preserve">0.01 </w:t>
      </w:r>
      <w:r w:rsidR="002A6DEE" w:rsidRPr="008C2ECC">
        <w:rPr>
          <w:rFonts w:ascii="TH SarabunPSK" w:hAnsi="TH SarabunPSK" w:cs="TH SarabunPSK" w:hint="cs"/>
          <w:sz w:val="32"/>
          <w:szCs w:val="32"/>
          <w:cs/>
        </w:rPr>
        <w:t>และ</w:t>
      </w:r>
      <w:r w:rsidR="002A6DEE" w:rsidRPr="008C2ECC">
        <w:rPr>
          <w:rFonts w:ascii="TH SarabunPSK" w:hAnsi="TH SarabunPSK" w:cs="TH SarabunPSK" w:hint="cs"/>
          <w:sz w:val="32"/>
          <w:szCs w:val="32"/>
        </w:rPr>
        <w:t xml:space="preserve"> 0.05 </w:t>
      </w:r>
      <w:r w:rsidR="002A6DEE" w:rsidRPr="008C2ECC">
        <w:rPr>
          <w:rFonts w:ascii="TH SarabunPSK" w:hAnsi="TH SarabunPSK" w:cs="TH SarabunPSK" w:hint="cs"/>
          <w:sz w:val="32"/>
          <w:szCs w:val="32"/>
          <w:cs/>
        </w:rPr>
        <w:t>ยกเว้น</w:t>
      </w:r>
      <w:r w:rsidR="002A6DE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="002A6DEE" w:rsidRPr="008C2ECC">
        <w:rPr>
          <w:rFonts w:ascii="TH SarabunPSK" w:hAnsi="TH SarabunPSK" w:cs="TH SarabunPSK" w:hint="cs"/>
          <w:sz w:val="32"/>
          <w:szCs w:val="32"/>
        </w:rPr>
        <w:t xml:space="preserve"> (X</w:t>
      </w:r>
      <w:r w:rsidR="002A6DEE" w:rsidRPr="008C2ECC">
        <w:rPr>
          <w:rFonts w:ascii="TH SarabunPSK" w:hAnsi="TH SarabunPSK" w:cs="TH SarabunPSK" w:hint="cs"/>
          <w:sz w:val="32"/>
          <w:szCs w:val="32"/>
          <w:vertAlign w:val="subscript"/>
        </w:rPr>
        <w:t>3</w:t>
      </w:r>
      <w:r w:rsidR="002A6DEE" w:rsidRPr="008C2ECC">
        <w:rPr>
          <w:rFonts w:ascii="TH SarabunPSK" w:hAnsi="TH SarabunPSK" w:cs="TH SarabunPSK" w:hint="cs"/>
          <w:sz w:val="32"/>
          <w:szCs w:val="32"/>
        </w:rPr>
        <w:t xml:space="preserve">) </w:t>
      </w:r>
      <w:r w:rsidR="002A6DEE" w:rsidRPr="008C2ECC">
        <w:rPr>
          <w:rFonts w:ascii="TH SarabunPSK" w:hAnsi="TH SarabunPSK" w:cs="TH SarabunPSK" w:hint="cs"/>
          <w:sz w:val="32"/>
          <w:szCs w:val="32"/>
          <w:cs/>
        </w:rPr>
        <w:t>และ</w:t>
      </w:r>
      <w:r w:rsidR="002A6DE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ทำงาน</w:t>
      </w:r>
      <w:r w:rsidR="009B679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="002A6DEE" w:rsidRPr="008C2ECC">
        <w:rPr>
          <w:rFonts w:ascii="TH SarabunPSK" w:hAnsi="TH SarabunPSK" w:cs="TH SarabunPSK" w:hint="cs"/>
          <w:sz w:val="32"/>
          <w:szCs w:val="32"/>
        </w:rPr>
        <w:t>(X</w:t>
      </w:r>
      <w:r w:rsidR="002A6DEE" w:rsidRPr="008C2ECC">
        <w:rPr>
          <w:rFonts w:ascii="TH SarabunPSK" w:hAnsi="TH SarabunPSK" w:cs="TH SarabunPSK" w:hint="cs"/>
          <w:sz w:val="32"/>
          <w:szCs w:val="32"/>
          <w:vertAlign w:val="subscript"/>
        </w:rPr>
        <w:t xml:space="preserve">4 </w:t>
      </w:r>
      <w:r w:rsidR="002A6DEE" w:rsidRPr="008C2ECC">
        <w:rPr>
          <w:rFonts w:ascii="TH SarabunPSK" w:hAnsi="TH SarabunPSK" w:cs="TH SarabunPSK" w:hint="cs"/>
          <w:sz w:val="32"/>
          <w:szCs w:val="32"/>
        </w:rPr>
        <w:t xml:space="preserve">) </w:t>
      </w:r>
      <w:r w:rsidR="002A6DEE" w:rsidRPr="008C2ECC">
        <w:rPr>
          <w:rFonts w:ascii="TH SarabunPSK" w:hAnsi="TH SarabunPSK" w:cs="TH SarabunPSK" w:hint="cs"/>
          <w:sz w:val="32"/>
          <w:szCs w:val="32"/>
          <w:cs/>
        </w:rPr>
        <w:t>โดย</w:t>
      </w:r>
      <w:r w:rsidR="009B679A">
        <w:rPr>
          <w:rFonts w:ascii="TH SarabunPSK" w:hAnsi="TH SarabunPSK" w:cs="TH SarabunPSK" w:hint="cs"/>
          <w:sz w:val="32"/>
          <w:szCs w:val="32"/>
          <w:cs/>
        </w:rPr>
        <w:t>ปัจจัยทั้งหมด</w:t>
      </w:r>
      <w:r w:rsidR="00AA1C5F" w:rsidRPr="008C2ECC">
        <w:rPr>
          <w:rFonts w:ascii="TH SarabunPSK" w:hAnsi="TH SarabunPSK" w:cs="TH SarabunPSK" w:hint="cs"/>
          <w:sz w:val="32"/>
          <w:szCs w:val="32"/>
          <w:cs/>
        </w:rPr>
        <w:t>มีค่าสัมประสิทธิ์สหสัมพันธ์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 xml:space="preserve">อยู่ระหว่าง </w:t>
      </w:r>
      <w:r w:rsidR="003C47D0" w:rsidRPr="008C2ECC">
        <w:rPr>
          <w:rFonts w:ascii="TH SarabunPSK" w:hAnsi="TH SarabunPSK" w:cs="TH SarabunPSK" w:hint="cs"/>
          <w:sz w:val="32"/>
          <w:szCs w:val="32"/>
        </w:rPr>
        <w:t xml:space="preserve">-0.01 </w:t>
      </w:r>
      <w:r w:rsidR="009B679A">
        <w:rPr>
          <w:rFonts w:ascii="TH SarabunPSK" w:hAnsi="TH SarabunPSK" w:cs="TH SarabunPSK" w:hint="cs"/>
          <w:sz w:val="32"/>
          <w:szCs w:val="32"/>
          <w:cs/>
        </w:rPr>
        <w:t>ถึง</w:t>
      </w:r>
      <w:r w:rsidR="003C47D0" w:rsidRPr="008C2ECC">
        <w:rPr>
          <w:rFonts w:ascii="TH SarabunPSK" w:hAnsi="TH SarabunPSK" w:cs="TH SarabunPSK" w:hint="cs"/>
          <w:sz w:val="32"/>
          <w:szCs w:val="32"/>
        </w:rPr>
        <w:t xml:space="preserve"> 0.63</w:t>
      </w:r>
      <w:r w:rsidR="009B679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D960AE" w:rsidRPr="008C2ECC">
        <w:rPr>
          <w:rFonts w:ascii="TH SarabunPSK" w:hAnsi="TH SarabunPSK" w:cs="TH SarabunPSK" w:hint="cs"/>
          <w:sz w:val="32"/>
          <w:szCs w:val="32"/>
          <w:cs/>
        </w:rPr>
        <w:t>ตัวแปร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>ที่</w:t>
      </w:r>
      <w:r w:rsidR="00AA1C5F" w:rsidRPr="008C2ECC">
        <w:rPr>
          <w:rFonts w:ascii="TH SarabunPSK" w:hAnsi="TH SarabunPSK" w:cs="TH SarabunPSK" w:hint="cs"/>
          <w:sz w:val="32"/>
          <w:szCs w:val="32"/>
          <w:cs/>
        </w:rPr>
        <w:t>มีค่าสัมประสิทธิ์สหสัมพันธ์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 xml:space="preserve">สูง </w:t>
      </w:r>
      <w:r w:rsidR="00AA1C5F" w:rsidRPr="008C2ECC">
        <w:rPr>
          <w:rFonts w:ascii="TH SarabunPSK" w:hAnsi="TH SarabunPSK" w:cs="TH SarabunPSK" w:hint="cs"/>
          <w:sz w:val="32"/>
          <w:szCs w:val="32"/>
          <w:cs/>
        </w:rPr>
        <w:t>คือ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ทำงานกับ ปัจจัยด้านการบริโภคเครื่องดื่มแอลกอฮอล์ในช่วงสุดสัปดาห์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 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โดยมี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>ค่าความสัมประสิทธิ์สหสัมพันธ์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ท่ากับ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0.63 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รองลงมา คือ ปัจจัยด้านการออกไปเที่ยวกับเพื่อน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>กับ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="003C47D0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โดยมี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>ค่าความสัมประสิทธิ์สหสัมพันธ์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ท่ากับ</w:t>
      </w:r>
      <w:r w:rsidR="003C47D0" w:rsidRPr="008C2ECC">
        <w:rPr>
          <w:rFonts w:ascii="TH SarabunPSK" w:hAnsi="TH SarabunPSK" w:cs="TH SarabunPSK" w:hint="cs"/>
          <w:sz w:val="32"/>
          <w:szCs w:val="32"/>
        </w:rPr>
        <w:t xml:space="preserve"> 0.46 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>ส่วนตัวแปรที่มีค่าความสัมประสิทธิ์สหสัมพันธ์ต่ำที่สุด คือ สถานะสุขภาพ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lastRenderedPageBreak/>
        <w:t>ร่างกายนักเรียนและ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 โดยมี</w:t>
      </w:r>
      <w:r w:rsidR="003C47D0" w:rsidRPr="008C2ECC">
        <w:rPr>
          <w:rFonts w:ascii="TH SarabunPSK" w:hAnsi="TH SarabunPSK" w:cs="TH SarabunPSK" w:hint="cs"/>
          <w:sz w:val="32"/>
          <w:szCs w:val="32"/>
          <w:cs/>
        </w:rPr>
        <w:t>ค่าความสัมประสิทธิ์สหสัมพันธ์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เท่ากับ </w:t>
      </w:r>
      <w:r w:rsidR="003C47D0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-0.01</w:t>
      </w:r>
    </w:p>
    <w:p w14:paraId="74D45241" w14:textId="0F5A8CB1" w:rsidR="00D15256" w:rsidRPr="008C2ECC" w:rsidRDefault="00BD5AD5" w:rsidP="001B6DF4">
      <w:pPr>
        <w:pStyle w:val="a3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2</w:t>
      </w:r>
      <w:r w:rsidR="00D15256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.3 </w:t>
      </w:r>
      <w:r w:rsidR="00134373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ผลการวิเคราะห์</w:t>
      </w:r>
      <w:r w:rsidR="006F2D28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ที่ทดสอบตัวแปรที่ส่งผล</w:t>
      </w:r>
      <w:r w:rsidR="004D4DC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สีย</w:t>
      </w:r>
      <w:r w:rsidR="006F2D28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่อ</w:t>
      </w:r>
      <w:r w:rsidR="006F2D28" w:rsidRPr="008C2ECC">
        <w:rPr>
          <w:rFonts w:ascii="TH SarabunPSK" w:hAnsi="TH SarabunPSK" w:cs="TH SarabunPSK" w:hint="cs"/>
          <w:sz w:val="32"/>
          <w:szCs w:val="32"/>
          <w:cs/>
        </w:rPr>
        <w:t xml:space="preserve">สถานะสุขภาพร่างกายปัจจุบันของนักเรียนมัธยมหลักสูตรคณิตศาสตร์และภาษาโปรตุเกสโรงเรียน </w:t>
      </w:r>
      <w:r w:rsidR="006F2D28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="008C2ECC"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  <w:t xml:space="preserve"> </w:t>
      </w:r>
      <w:r w:rsidR="006F2D28" w:rsidRPr="008C2ECC">
        <w:rPr>
          <w:rFonts w:ascii="TH SarabunPSK" w:hAnsi="TH SarabunPSK" w:cs="TH SarabunPSK" w:hint="cs"/>
          <w:sz w:val="32"/>
          <w:szCs w:val="32"/>
          <w:cs/>
        </w:rPr>
        <w:t xml:space="preserve">ในประเทศโปรตุเกสที่ระดับความเชื่อมั่น </w:t>
      </w:r>
      <w:r w:rsidR="006F2D28" w:rsidRPr="008C2ECC">
        <w:rPr>
          <w:rFonts w:ascii="TH SarabunPSK" w:hAnsi="TH SarabunPSK" w:cs="TH SarabunPSK" w:hint="cs"/>
          <w:sz w:val="32"/>
          <w:szCs w:val="32"/>
        </w:rPr>
        <w:t xml:space="preserve">95% </w:t>
      </w:r>
      <w:r w:rsidR="006F2D28" w:rsidRPr="008C2ECC">
        <w:rPr>
          <w:rFonts w:ascii="TH SarabunPSK" w:hAnsi="TH SarabunPSK" w:cs="TH SarabunPSK" w:hint="cs"/>
          <w:sz w:val="32"/>
          <w:szCs w:val="32"/>
          <w:cs/>
        </w:rPr>
        <w:t>หรือมีระดับนัยสําคัญ</w:t>
      </w:r>
      <w:r w:rsidR="006F2D28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6F2D28" w:rsidRPr="008C2ECC">
        <w:rPr>
          <w:rFonts w:ascii="TH SarabunPSK" w:hAnsi="TH SarabunPSK" w:cs="TH SarabunPSK" w:hint="cs"/>
          <w:sz w:val="32"/>
          <w:szCs w:val="32"/>
          <w:cs/>
        </w:rPr>
        <w:t xml:space="preserve">เท่ากับ </w:t>
      </w:r>
      <w:r w:rsidR="006F2D28" w:rsidRPr="008C2ECC">
        <w:rPr>
          <w:rFonts w:ascii="TH SarabunPSK" w:hAnsi="TH SarabunPSK" w:cs="TH SarabunPSK" w:hint="cs"/>
          <w:sz w:val="32"/>
          <w:szCs w:val="32"/>
        </w:rPr>
        <w:t xml:space="preserve">0.05 </w:t>
      </w:r>
      <w:r w:rsidR="00DE5CD7" w:rsidRPr="008C2ECC">
        <w:rPr>
          <w:rFonts w:ascii="TH SarabunPSK" w:hAnsi="TH SarabunPSK" w:cs="TH SarabunPSK" w:hint="cs"/>
          <w:sz w:val="32"/>
          <w:szCs w:val="32"/>
          <w:cs/>
        </w:rPr>
        <w:t>โดยใช้การวิเคราะห์ถดถอยพหุ</w:t>
      </w:r>
      <w:r w:rsidR="006F2D28" w:rsidRPr="008C2ECC">
        <w:rPr>
          <w:rFonts w:ascii="TH SarabunPSK" w:hAnsi="TH SarabunPSK" w:cs="TH SarabunPSK" w:hint="cs"/>
          <w:sz w:val="32"/>
          <w:szCs w:val="32"/>
          <w:cs/>
        </w:rPr>
        <w:t>คูณ (</w:t>
      </w:r>
      <w:r w:rsidR="006F2D28" w:rsidRPr="008C2ECC">
        <w:rPr>
          <w:rFonts w:ascii="TH SarabunPSK" w:hAnsi="TH SarabunPSK" w:cs="TH SarabunPSK" w:hint="cs"/>
          <w:sz w:val="32"/>
          <w:szCs w:val="32"/>
        </w:rPr>
        <w:t xml:space="preserve">Multiple Regression) </w:t>
      </w:r>
      <w:r w:rsidR="00DE5CD7" w:rsidRPr="008C2ECC">
        <w:rPr>
          <w:rFonts w:ascii="TH SarabunPSK" w:hAnsi="TH SarabunPSK" w:cs="TH SarabunPSK" w:hint="cs"/>
          <w:sz w:val="32"/>
          <w:szCs w:val="32"/>
          <w:cs/>
        </w:rPr>
        <w:t>ด้วยวิธี</w:t>
      </w:r>
      <w:r w:rsidR="005E165D" w:rsidRPr="008C2ECC">
        <w:rPr>
          <w:rFonts w:ascii="TH SarabunPSK" w:hAnsi="TH SarabunPSK" w:cs="TH SarabunPSK" w:hint="cs"/>
          <w:sz w:val="32"/>
          <w:szCs w:val="32"/>
          <w:cs/>
        </w:rPr>
        <w:t>แบบ</w:t>
      </w:r>
      <w:r w:rsidR="009B679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E165D" w:rsidRPr="008C2ECC">
        <w:rPr>
          <w:rFonts w:ascii="TH SarabunPSK" w:hAnsi="TH SarabunPSK" w:cs="TH SarabunPSK" w:hint="cs"/>
          <w:sz w:val="32"/>
          <w:szCs w:val="32"/>
        </w:rPr>
        <w:t>Enter</w:t>
      </w:r>
      <w:r w:rsidR="006F2D28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6F2D28" w:rsidRPr="008C2ECC">
        <w:rPr>
          <w:rFonts w:ascii="TH SarabunPSK" w:hAnsi="TH SarabunPSK" w:cs="TH SarabunPSK" w:hint="cs"/>
          <w:sz w:val="32"/>
          <w:szCs w:val="32"/>
          <w:cs/>
        </w:rPr>
        <w:t>ดังนี้</w:t>
      </w:r>
    </w:p>
    <w:p w14:paraId="10646EDE" w14:textId="23BD3F35" w:rsidR="00307F20" w:rsidRPr="008C2ECC" w:rsidRDefault="00DE5CD7" w:rsidP="008C2ECC">
      <w:pPr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ารางที่ </w:t>
      </w:r>
      <w:r w:rsidR="009B679A">
        <w:rPr>
          <w:rFonts w:ascii="TH SarabunPSK" w:hAnsi="TH SarabunPSK" w:cs="TH SarabunPSK" w:hint="cs"/>
          <w:sz w:val="32"/>
          <w:szCs w:val="32"/>
          <w:cs/>
        </w:rPr>
        <w:t>4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สดงสมการการพยากรณ์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ทดสอบตัวแปรที่ส่งผล</w:t>
      </w:r>
      <w:r w:rsidR="004D4DC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สีย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สถานะสุขภาพร่างกายของนักเรียนทั้งหมด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ตัวแปร โดยใช้</w:t>
      </w:r>
      <w:r w:rsidR="00307F20" w:rsidRPr="008C2ECC">
        <w:rPr>
          <w:rFonts w:ascii="TH SarabunPSK" w:hAnsi="TH SarabunPSK" w:cs="TH SarabunPSK" w:hint="cs"/>
          <w:sz w:val="32"/>
          <w:szCs w:val="32"/>
          <w:cs/>
        </w:rPr>
        <w:t>การ</w:t>
      </w:r>
      <w:bookmarkStart w:id="10" w:name="_Hlk88411382"/>
      <w:r w:rsidR="00307F20" w:rsidRPr="008C2ECC">
        <w:rPr>
          <w:rFonts w:ascii="TH SarabunPSK" w:hAnsi="TH SarabunPSK" w:cs="TH SarabunPSK" w:hint="cs"/>
          <w:sz w:val="32"/>
          <w:szCs w:val="32"/>
          <w:cs/>
        </w:rPr>
        <w:t>วิเคราะห์ถดถอยพหุคูณ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(</w:t>
      </w:r>
      <w:r w:rsidR="00307F20" w:rsidRPr="008C2ECC">
        <w:rPr>
          <w:rFonts w:ascii="TH SarabunPSK" w:hAnsi="TH SarabunPSK" w:cs="TH SarabunPSK" w:hint="cs"/>
          <w:sz w:val="32"/>
          <w:szCs w:val="32"/>
        </w:rPr>
        <w:t xml:space="preserve">Enter </w:t>
      </w:r>
      <w:r w:rsidRPr="008C2ECC">
        <w:rPr>
          <w:rFonts w:ascii="TH SarabunPSK" w:hAnsi="TH SarabunPSK" w:cs="TH SarabunPSK" w:hint="cs"/>
          <w:sz w:val="32"/>
          <w:szCs w:val="32"/>
        </w:rPr>
        <w:t>Multiple Regression</w:t>
      </w:r>
      <w:r w:rsidR="00307F20" w:rsidRPr="008C2ECC">
        <w:rPr>
          <w:rFonts w:ascii="TH SarabunPSK" w:hAnsi="TH SarabunPSK" w:cs="TH SarabunPSK" w:hint="cs"/>
          <w:sz w:val="32"/>
          <w:szCs w:val="32"/>
        </w:rPr>
        <w:t xml:space="preserve"> analysis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) </w:t>
      </w:r>
    </w:p>
    <w:tbl>
      <w:tblPr>
        <w:tblStyle w:val="a7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94"/>
        <w:gridCol w:w="1759"/>
        <w:gridCol w:w="1217"/>
        <w:gridCol w:w="1907"/>
      </w:tblGrid>
      <w:tr w:rsidR="00DE5CD7" w:rsidRPr="008C2ECC" w14:paraId="7C02A82B" w14:textId="77777777" w:rsidTr="002E57FC">
        <w:trPr>
          <w:trHeight w:val="413"/>
          <w:jc w:val="center"/>
        </w:trPr>
        <w:tc>
          <w:tcPr>
            <w:tcW w:w="1894" w:type="dxa"/>
            <w:tcBorders>
              <w:top w:val="single" w:sz="4" w:space="0" w:color="auto"/>
              <w:bottom w:val="single" w:sz="4" w:space="0" w:color="auto"/>
            </w:tcBorders>
          </w:tcPr>
          <w:bookmarkEnd w:id="10"/>
          <w:p w14:paraId="77FDF9CF" w14:textId="77777777" w:rsidR="00DE5CD7" w:rsidRPr="008C2ECC" w:rsidRDefault="00DE5CD7" w:rsidP="006F2D28">
            <w:pPr>
              <w:pStyle w:val="a3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ตัวแปรพยากรณ์</w:t>
            </w:r>
          </w:p>
        </w:tc>
        <w:tc>
          <w:tcPr>
            <w:tcW w:w="1759" w:type="dxa"/>
            <w:tcBorders>
              <w:top w:val="single" w:sz="4" w:space="0" w:color="auto"/>
              <w:bottom w:val="single" w:sz="4" w:space="0" w:color="auto"/>
            </w:tcBorders>
          </w:tcPr>
          <w:p w14:paraId="65657F1F" w14:textId="77777777" w:rsidR="00DE5CD7" w:rsidRPr="008C2ECC" w:rsidRDefault="00DE5CD7" w:rsidP="002E57F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R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14:paraId="01CAAB19" w14:textId="77777777" w:rsidR="00DE5CD7" w:rsidRPr="008C2ECC" w:rsidRDefault="00DE5CD7" w:rsidP="006F2D28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R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2</w:t>
            </w:r>
          </w:p>
        </w:tc>
        <w:tc>
          <w:tcPr>
            <w:tcW w:w="1907" w:type="dxa"/>
            <w:tcBorders>
              <w:top w:val="single" w:sz="4" w:space="0" w:color="auto"/>
              <w:bottom w:val="single" w:sz="4" w:space="0" w:color="auto"/>
            </w:tcBorders>
          </w:tcPr>
          <w:p w14:paraId="57128199" w14:textId="77777777" w:rsidR="00DE5CD7" w:rsidRPr="008C2ECC" w:rsidRDefault="00DE5CD7" w:rsidP="006F2D28">
            <w:pPr>
              <w:pStyle w:val="a3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ร้อยละ</w:t>
            </w:r>
          </w:p>
        </w:tc>
      </w:tr>
      <w:tr w:rsidR="00DE5CD7" w:rsidRPr="008C2ECC" w14:paraId="6422E489" w14:textId="77777777" w:rsidTr="002E57FC">
        <w:trPr>
          <w:trHeight w:val="399"/>
          <w:jc w:val="center"/>
        </w:trPr>
        <w:tc>
          <w:tcPr>
            <w:tcW w:w="1894" w:type="dxa"/>
            <w:tcBorders>
              <w:top w:val="single" w:sz="4" w:space="0" w:color="auto"/>
              <w:bottom w:val="single" w:sz="4" w:space="0" w:color="auto"/>
            </w:tcBorders>
          </w:tcPr>
          <w:p w14:paraId="0CFA6572" w14:textId="77777777" w:rsidR="00DE5CD7" w:rsidRPr="008C2ECC" w:rsidRDefault="00DE5CD7" w:rsidP="00AA1C5F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-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1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, 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2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, 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3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, 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4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, X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bscript"/>
              </w:rPr>
              <w:t>5</w:t>
            </w:r>
          </w:p>
        </w:tc>
        <w:tc>
          <w:tcPr>
            <w:tcW w:w="1759" w:type="dxa"/>
            <w:tcBorders>
              <w:top w:val="single" w:sz="4" w:space="0" w:color="auto"/>
              <w:bottom w:val="single" w:sz="4" w:space="0" w:color="auto"/>
            </w:tcBorders>
          </w:tcPr>
          <w:p w14:paraId="7D128893" w14:textId="4518157F" w:rsidR="00DE5CD7" w:rsidRPr="008C2ECC" w:rsidRDefault="00DE5CD7" w:rsidP="002E57FC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25</w:t>
            </w:r>
            <w:r w:rsidR="009B679A">
              <w:rPr>
                <w:rFonts w:ascii="TH SarabunPSK" w:hAnsi="TH SarabunPSK" w:cs="TH SarabunPSK"/>
                <w:sz w:val="32"/>
                <w:szCs w:val="32"/>
              </w:rPr>
              <w:t>1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vertAlign w:val="superscript"/>
              </w:rPr>
              <w:t>a</w:t>
            </w:r>
          </w:p>
        </w:tc>
        <w:tc>
          <w:tcPr>
            <w:tcW w:w="1217" w:type="dxa"/>
            <w:tcBorders>
              <w:top w:val="single" w:sz="4" w:space="0" w:color="auto"/>
              <w:bottom w:val="single" w:sz="4" w:space="0" w:color="auto"/>
            </w:tcBorders>
          </w:tcPr>
          <w:p w14:paraId="4B0E5827" w14:textId="47FD71AB" w:rsidR="00DE5CD7" w:rsidRPr="008C2ECC" w:rsidRDefault="00DE5CD7" w:rsidP="00AA1C5F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0.06</w:t>
            </w:r>
            <w:r w:rsidR="009B679A">
              <w:rPr>
                <w:rFonts w:ascii="TH SarabunPSK" w:hAnsi="TH SarabunPSK" w:cs="TH SarabunPSK"/>
                <w:sz w:val="32"/>
                <w:szCs w:val="32"/>
              </w:rPr>
              <w:t>3</w:t>
            </w:r>
          </w:p>
        </w:tc>
        <w:tc>
          <w:tcPr>
            <w:tcW w:w="1907" w:type="dxa"/>
            <w:tcBorders>
              <w:top w:val="single" w:sz="4" w:space="0" w:color="auto"/>
              <w:bottom w:val="single" w:sz="4" w:space="0" w:color="auto"/>
            </w:tcBorders>
          </w:tcPr>
          <w:p w14:paraId="0058A79D" w14:textId="60FE805D" w:rsidR="00DE5CD7" w:rsidRPr="008C2ECC" w:rsidRDefault="00DE5CD7" w:rsidP="00AA1C5F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6.30</w:t>
            </w:r>
            <w:r w:rsidR="009B679A">
              <w:rPr>
                <w:rFonts w:ascii="TH SarabunPSK" w:hAnsi="TH SarabunPSK" w:cs="TH SarabunPSK"/>
                <w:sz w:val="32"/>
                <w:szCs w:val="32"/>
              </w:rPr>
              <w:t>0</w:t>
            </w:r>
          </w:p>
        </w:tc>
      </w:tr>
    </w:tbl>
    <w:p w14:paraId="574AA82E" w14:textId="77777777" w:rsidR="00133DDB" w:rsidRDefault="00133DDB" w:rsidP="0094373D">
      <w:pPr>
        <w:pStyle w:val="a3"/>
        <w:ind w:firstLine="720"/>
        <w:rPr>
          <w:rFonts w:ascii="TH SarabunPSK" w:hAnsi="TH SarabunPSK" w:cs="TH SarabunPSK"/>
          <w:sz w:val="32"/>
          <w:szCs w:val="32"/>
        </w:rPr>
      </w:pPr>
    </w:p>
    <w:p w14:paraId="6AD62589" w14:textId="45B8A2CF" w:rsidR="00DE5CD7" w:rsidRPr="008C2ECC" w:rsidRDefault="00DE5CD7" w:rsidP="0094373D">
      <w:pPr>
        <w:pStyle w:val="a3"/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ตารางที่ </w:t>
      </w:r>
      <w:r w:rsidR="009B679A">
        <w:rPr>
          <w:rFonts w:ascii="TH SarabunPSK" w:hAnsi="TH SarabunPSK" w:cs="TH SarabunPSK" w:hint="cs"/>
          <w:sz w:val="32"/>
          <w:szCs w:val="32"/>
          <w:cs/>
        </w:rPr>
        <w:t>4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พบว่า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ัวแปรที่ส่งผล</w:t>
      </w:r>
      <w:r w:rsidR="004D4DC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สีย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สถานะสุขภาพร่างกายปัจจุบันของนักเรียนมัธยมหลักสูตรคณิตศาสตร์และภาษาโปรตุเกส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ในประเทศโปรตุเกส ทั้งหมด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ัวแปรประกอบไปด้วย  </w:t>
      </w:r>
      <w:r w:rsidRPr="008C2ECC">
        <w:rPr>
          <w:rFonts w:ascii="TH SarabunPSK" w:hAnsi="TH SarabunPSK" w:cs="TH SarabunPSK" w:hint="cs"/>
          <w:b/>
          <w:bCs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ทำงาน ปัจจัยด้านการบริโภคเครื่องดื่มแอลกอฮอล์ในช่วงสุดสัปดาห์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โดยใช้การวิเคราะห์ถดถอยพหุคูณ (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Multiple Regression)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ด้วยวิธีแบบ</w:t>
      </w:r>
      <w:r w:rsidR="005E165D" w:rsidRPr="008C2ECC">
        <w:rPr>
          <w:rFonts w:ascii="TH SarabunPSK" w:hAnsi="TH SarabunPSK" w:cs="TH SarabunPSK" w:hint="cs"/>
          <w:sz w:val="32"/>
          <w:szCs w:val="32"/>
        </w:rPr>
        <w:t xml:space="preserve"> Enter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พบว่าตัวแปรทั้ง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5 </w:t>
      </w:r>
      <w:r w:rsidR="00396145" w:rsidRPr="008C2ECC">
        <w:rPr>
          <w:rFonts w:ascii="TH SarabunPSK" w:hAnsi="TH SarabunPSK" w:cs="TH SarabunPSK" w:hint="cs"/>
          <w:sz w:val="32"/>
          <w:szCs w:val="32"/>
          <w:cs/>
        </w:rPr>
        <w:t>ตัวนั้นสามารถอธิบายปัจจัยที่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ส่งผลต่อสถานะสุขภาพร่างกายของนักเรียนได้ร้อยละ </w:t>
      </w:r>
      <w:r w:rsidRPr="008C2ECC">
        <w:rPr>
          <w:rFonts w:ascii="TH SarabunPSK" w:hAnsi="TH SarabunPSK" w:cs="TH SarabunPSK" w:hint="cs"/>
          <w:sz w:val="32"/>
          <w:szCs w:val="32"/>
        </w:rPr>
        <w:t>6.30</w:t>
      </w:r>
      <w:r w:rsidR="009B679A">
        <w:rPr>
          <w:rFonts w:ascii="TH SarabunPSK" w:hAnsi="TH SarabunPSK" w:cs="TH SarabunPSK"/>
          <w:sz w:val="32"/>
          <w:szCs w:val="32"/>
        </w:rPr>
        <w:t>0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(R</w:t>
      </w:r>
      <w:r w:rsidRPr="008C2ECC">
        <w:rPr>
          <w:rFonts w:ascii="TH SarabunPSK" w:hAnsi="TH SarabunPSK" w:cs="TH SarabunPSK" w:hint="cs"/>
          <w:sz w:val="32"/>
          <w:szCs w:val="32"/>
          <w:vertAlign w:val="superscript"/>
        </w:rPr>
        <w:t>2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= 0.06</w:t>
      </w:r>
      <w:r w:rsidR="009B679A">
        <w:rPr>
          <w:rFonts w:ascii="TH SarabunPSK" w:hAnsi="TH SarabunPSK" w:cs="TH SarabunPSK"/>
          <w:sz w:val="32"/>
          <w:szCs w:val="32"/>
        </w:rPr>
        <w:t>3</w:t>
      </w:r>
      <w:r w:rsidRPr="008C2ECC">
        <w:rPr>
          <w:rFonts w:ascii="TH SarabunPSK" w:hAnsi="TH SarabunPSK" w:cs="TH SarabunPSK" w:hint="cs"/>
          <w:sz w:val="32"/>
          <w:szCs w:val="32"/>
        </w:rPr>
        <w:t>)</w:t>
      </w:r>
    </w:p>
    <w:p w14:paraId="346AE3B1" w14:textId="77777777" w:rsidR="00396145" w:rsidRPr="008C2ECC" w:rsidRDefault="00396145" w:rsidP="00AA1C5F">
      <w:pPr>
        <w:pStyle w:val="a3"/>
        <w:rPr>
          <w:rFonts w:ascii="TH SarabunPSK" w:hAnsi="TH SarabunPSK" w:cs="TH SarabunPSK"/>
          <w:sz w:val="32"/>
          <w:szCs w:val="32"/>
        </w:rPr>
      </w:pPr>
    </w:p>
    <w:p w14:paraId="03ADDEF0" w14:textId="67120672" w:rsidR="00396145" w:rsidRPr="008C2ECC" w:rsidRDefault="00396145" w:rsidP="00AA1C5F">
      <w:pPr>
        <w:pStyle w:val="a3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ารางที่ </w:t>
      </w:r>
      <w:r w:rsidR="002E7FB8">
        <w:rPr>
          <w:rFonts w:ascii="TH SarabunPSK" w:hAnsi="TH SarabunPSK" w:cs="TH SarabunPSK" w:hint="cs"/>
          <w:sz w:val="32"/>
          <w:szCs w:val="32"/>
          <w:cs/>
        </w:rPr>
        <w:t>5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สดงค่าความแปรปรวนในการพยากรณ์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ัวแปรที่ส่งผล</w:t>
      </w:r>
      <w:r w:rsidR="004D4DC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สีย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สถานะสุขภาพร่างกายปัจจุบันของนักเรียนมัธยมหลักสูตรคณิตศาสตร์และภาษาโปรตุเกส</w:t>
      </w:r>
      <w:r w:rsidR="0094373D">
        <w:rPr>
          <w:rFonts w:ascii="TH SarabunPSK" w:hAnsi="TH SarabunPSK" w:cs="TH SarabunPSK" w:hint="cs"/>
          <w:sz w:val="32"/>
          <w:szCs w:val="32"/>
          <w:cs/>
        </w:rPr>
        <w:t>ขอ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tbl>
      <w:tblPr>
        <w:tblStyle w:val="a7"/>
        <w:tblW w:w="0" w:type="auto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7"/>
        <w:gridCol w:w="1417"/>
        <w:gridCol w:w="993"/>
        <w:gridCol w:w="1134"/>
        <w:gridCol w:w="1134"/>
        <w:gridCol w:w="1071"/>
      </w:tblGrid>
      <w:tr w:rsidR="00396145" w:rsidRPr="008C2ECC" w14:paraId="20F52F5D" w14:textId="77777777" w:rsidTr="0094373D">
        <w:tc>
          <w:tcPr>
            <w:tcW w:w="2547" w:type="dxa"/>
            <w:tcBorders>
              <w:left w:val="nil"/>
              <w:bottom w:val="single" w:sz="4" w:space="0" w:color="auto"/>
            </w:tcBorders>
          </w:tcPr>
          <w:p w14:paraId="404E444D" w14:textId="77777777" w:rsidR="00396145" w:rsidRPr="008C2ECC" w:rsidRDefault="00396145" w:rsidP="00396145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แหล่งความแปรปรวน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159F10C5" w14:textId="77777777" w:rsidR="00396145" w:rsidRPr="008C2ECC" w:rsidRDefault="00396145" w:rsidP="00396145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SS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12532465" w14:textId="77777777" w:rsidR="00396145" w:rsidRPr="008C2ECC" w:rsidRDefault="00396145" w:rsidP="00396145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df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1AA7ED77" w14:textId="77777777" w:rsidR="00396145" w:rsidRPr="008C2ECC" w:rsidRDefault="00396145" w:rsidP="00396145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MS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374DBF9A" w14:textId="77777777" w:rsidR="00396145" w:rsidRPr="008C2ECC" w:rsidRDefault="00B77029" w:rsidP="00396145">
            <w:pPr>
              <w:pStyle w:val="a3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f</w:t>
            </w:r>
          </w:p>
        </w:tc>
        <w:tc>
          <w:tcPr>
            <w:tcW w:w="1071" w:type="dxa"/>
            <w:tcBorders>
              <w:bottom w:val="single" w:sz="4" w:space="0" w:color="auto"/>
              <w:right w:val="nil"/>
            </w:tcBorders>
          </w:tcPr>
          <w:p w14:paraId="3CBC5AD3" w14:textId="37BAC97F" w:rsidR="00396145" w:rsidRPr="008C2ECC" w:rsidRDefault="00B77029" w:rsidP="0094373D">
            <w:pPr>
              <w:pStyle w:val="a3"/>
              <w:tabs>
                <w:tab w:val="center" w:pos="643"/>
              </w:tabs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p</w:t>
            </w:r>
          </w:p>
        </w:tc>
      </w:tr>
      <w:tr w:rsidR="00396145" w:rsidRPr="008C2ECC" w14:paraId="3F66227B" w14:textId="77777777" w:rsidTr="0094373D">
        <w:tc>
          <w:tcPr>
            <w:tcW w:w="2547" w:type="dxa"/>
            <w:tcBorders>
              <w:left w:val="nil"/>
              <w:bottom w:val="nil"/>
            </w:tcBorders>
          </w:tcPr>
          <w:p w14:paraId="7926CD09" w14:textId="77777777" w:rsidR="00396145" w:rsidRPr="008C2ECC" w:rsidRDefault="00396145" w:rsidP="008C2ECC">
            <w:pPr>
              <w:pStyle w:val="a3"/>
              <w:rPr>
                <w:rFonts w:ascii="TH SarabunPSK" w:hAnsi="TH SarabunPSK" w:cs="TH SarabunPSK"/>
                <w:sz w:val="32"/>
                <w:szCs w:val="32"/>
                <w:cs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สมการถดถอย</w:t>
            </w:r>
          </w:p>
        </w:tc>
        <w:tc>
          <w:tcPr>
            <w:tcW w:w="1417" w:type="dxa"/>
            <w:tcBorders>
              <w:bottom w:val="nil"/>
            </w:tcBorders>
          </w:tcPr>
          <w:p w14:paraId="6094D2B2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51.66</w:t>
            </w:r>
          </w:p>
        </w:tc>
        <w:tc>
          <w:tcPr>
            <w:tcW w:w="993" w:type="dxa"/>
            <w:tcBorders>
              <w:bottom w:val="nil"/>
            </w:tcBorders>
          </w:tcPr>
          <w:p w14:paraId="4863DD64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5</w:t>
            </w:r>
          </w:p>
        </w:tc>
        <w:tc>
          <w:tcPr>
            <w:tcW w:w="1134" w:type="dxa"/>
            <w:tcBorders>
              <w:bottom w:val="nil"/>
            </w:tcBorders>
          </w:tcPr>
          <w:p w14:paraId="3A31204B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0.33</w:t>
            </w:r>
          </w:p>
        </w:tc>
        <w:tc>
          <w:tcPr>
            <w:tcW w:w="1134" w:type="dxa"/>
            <w:tcBorders>
              <w:bottom w:val="nil"/>
            </w:tcBorders>
          </w:tcPr>
          <w:p w14:paraId="09B0A45B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5.26*</w:t>
            </w:r>
          </w:p>
        </w:tc>
        <w:tc>
          <w:tcPr>
            <w:tcW w:w="1071" w:type="dxa"/>
            <w:tcBorders>
              <w:bottom w:val="nil"/>
              <w:right w:val="nil"/>
            </w:tcBorders>
          </w:tcPr>
          <w:p w14:paraId="589DF8FF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.000</w:t>
            </w:r>
          </w:p>
        </w:tc>
      </w:tr>
      <w:tr w:rsidR="00396145" w:rsidRPr="008C2ECC" w14:paraId="542F859B" w14:textId="77777777" w:rsidTr="0094373D">
        <w:tc>
          <w:tcPr>
            <w:tcW w:w="2547" w:type="dxa"/>
            <w:tcBorders>
              <w:top w:val="nil"/>
              <w:left w:val="nil"/>
            </w:tcBorders>
          </w:tcPr>
          <w:p w14:paraId="4C45AC56" w14:textId="77777777" w:rsidR="00396145" w:rsidRPr="008C2ECC" w:rsidRDefault="00396145" w:rsidP="008C2ECC">
            <w:pPr>
              <w:pStyle w:val="a3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2.</w:t>
            </w:r>
            <w:r w:rsidRPr="008C2ECC">
              <w:rPr>
                <w:rFonts w:ascii="TH SarabunPSK" w:hAnsi="TH SarabunPSK" w:cs="TH SarabunPSK" w:hint="cs"/>
                <w:sz w:val="32"/>
                <w:szCs w:val="32"/>
                <w:cs/>
              </w:rPr>
              <w:t>ความคลาดเคลื่อน</w:t>
            </w:r>
          </w:p>
        </w:tc>
        <w:tc>
          <w:tcPr>
            <w:tcW w:w="1417" w:type="dxa"/>
            <w:tcBorders>
              <w:top w:val="nil"/>
            </w:tcBorders>
          </w:tcPr>
          <w:p w14:paraId="27F14F69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770.45</w:t>
            </w:r>
          </w:p>
        </w:tc>
        <w:tc>
          <w:tcPr>
            <w:tcW w:w="993" w:type="dxa"/>
            <w:tcBorders>
              <w:top w:val="nil"/>
            </w:tcBorders>
          </w:tcPr>
          <w:p w14:paraId="6F8045C2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392</w:t>
            </w:r>
          </w:p>
        </w:tc>
        <w:tc>
          <w:tcPr>
            <w:tcW w:w="1134" w:type="dxa"/>
            <w:tcBorders>
              <w:top w:val="nil"/>
            </w:tcBorders>
          </w:tcPr>
          <w:p w14:paraId="270122C8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8C2ECC">
              <w:rPr>
                <w:rFonts w:ascii="TH SarabunPSK" w:hAnsi="TH SarabunPSK" w:cs="TH SarabunPSK" w:hint="cs"/>
                <w:sz w:val="32"/>
                <w:szCs w:val="32"/>
              </w:rPr>
              <w:t>1.97</w:t>
            </w:r>
          </w:p>
        </w:tc>
        <w:tc>
          <w:tcPr>
            <w:tcW w:w="1134" w:type="dxa"/>
            <w:tcBorders>
              <w:top w:val="nil"/>
            </w:tcBorders>
          </w:tcPr>
          <w:p w14:paraId="71A01D82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  <w:tc>
          <w:tcPr>
            <w:tcW w:w="1071" w:type="dxa"/>
            <w:tcBorders>
              <w:top w:val="nil"/>
              <w:right w:val="nil"/>
            </w:tcBorders>
          </w:tcPr>
          <w:p w14:paraId="2698EFAD" w14:textId="77777777" w:rsidR="00396145" w:rsidRPr="008C2ECC" w:rsidRDefault="00396145" w:rsidP="00396145">
            <w:pPr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</w:p>
        </w:tc>
      </w:tr>
    </w:tbl>
    <w:p w14:paraId="20ACC3E5" w14:textId="7D1602B9" w:rsidR="00924FAD" w:rsidRPr="008C2ECC" w:rsidRDefault="00924FAD" w:rsidP="00924FAD">
      <w:pPr>
        <w:pStyle w:val="a3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หมายเหตุ </w:t>
      </w:r>
      <w:r>
        <w:rPr>
          <w:rFonts w:ascii="TH SarabunPSK" w:hAnsi="TH SarabunPSK" w:cs="TH SarabunPSK"/>
          <w:sz w:val="32"/>
          <w:szCs w:val="32"/>
        </w:rPr>
        <w:t>: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28"/>
        </w:rPr>
        <w:t>**p &lt; 0.01 ; *p &lt; 0.05</w:t>
      </w:r>
    </w:p>
    <w:p w14:paraId="5EAF2653" w14:textId="77777777" w:rsidR="00133DDB" w:rsidRDefault="00133DDB" w:rsidP="0094373D">
      <w:pPr>
        <w:pStyle w:val="a3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</w:p>
    <w:p w14:paraId="1FA5207F" w14:textId="1D528949" w:rsidR="00BE22FD" w:rsidRDefault="00396145" w:rsidP="0094373D">
      <w:pPr>
        <w:pStyle w:val="a3"/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ตารางที่ </w:t>
      </w:r>
      <w:r w:rsidR="002E7FB8">
        <w:rPr>
          <w:rFonts w:ascii="TH SarabunPSK" w:hAnsi="TH SarabunPSK" w:cs="TH SarabunPSK" w:hint="cs"/>
          <w:sz w:val="32"/>
          <w:szCs w:val="32"/>
          <w:cs/>
        </w:rPr>
        <w:t>5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สดงให้เห็นว่าความแปรปรวนในการพยากรณ์</w:t>
      </w:r>
      <w:r w:rsidR="006A056C" w:rsidRPr="008C2ECC">
        <w:rPr>
          <w:rFonts w:ascii="TH SarabunPSK" w:hAnsi="TH SarabunPSK" w:cs="TH SarabunPSK" w:hint="cs"/>
          <w:sz w:val="32"/>
          <w:szCs w:val="32"/>
          <w:cs/>
        </w:rPr>
        <w:t xml:space="preserve">ตัวแปรซึ่งก็คือ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ที่ส่งผลต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สถานะสุขภาพร่างกายปัจจุบันของนักเรียนมัธยมหลักสูตรคณิตศาสตร์และภาษาโปรตุเกส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ในประเทศโปรตุเกสนั้น </w:t>
      </w:r>
      <w:r w:rsidR="006A056C" w:rsidRPr="008C2ECC">
        <w:rPr>
          <w:rFonts w:ascii="TH SarabunPSK" w:hAnsi="TH SarabunPSK" w:cs="TH SarabunPSK" w:hint="cs"/>
          <w:sz w:val="32"/>
          <w:szCs w:val="32"/>
          <w:cs/>
        </w:rPr>
        <w:t>พบว่าด้วย</w:t>
      </w:r>
      <w:r w:rsidR="009B679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6A056C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6A056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6A056C" w:rsidRPr="008C2ECC">
        <w:rPr>
          <w:rStyle w:val="a5"/>
          <w:rFonts w:ascii="TH SarabunPSK" w:hAnsi="TH SarabunPSK" w:cs="TH SarabunPSK" w:hint="cs"/>
          <w:b w:val="0"/>
          <w:bCs w:val="0"/>
          <w:color w:val="333333"/>
          <w:sz w:val="32"/>
          <w:szCs w:val="32"/>
          <w:shd w:val="clear" w:color="auto" w:fill="FFFFFF"/>
          <w:cs/>
        </w:rPr>
        <w:t>ปัจจัยด้านเวลาว่าง</w:t>
      </w:r>
      <w:r w:rsidR="006A056C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หลังเลิกเรียน</w:t>
      </w:r>
      <w:r w:rsidR="006A056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6A056C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="006A056C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6A056C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</w:t>
      </w:r>
      <w:r w:rsidR="006A056C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lastRenderedPageBreak/>
        <w:t>แอลกอฮอล์ในวันทำงาน ปัจจัยด้านการบริโภคเครื่องดื่มแอลกอฮอล์ในช่วงสุดสัปดาห์</w:t>
      </w:r>
      <w:r w:rsidR="006A056C" w:rsidRPr="008C2ECC">
        <w:rPr>
          <w:rFonts w:ascii="TH SarabunPSK" w:hAnsi="TH SarabunPSK" w:cs="TH SarabunPSK" w:hint="cs"/>
          <w:sz w:val="32"/>
          <w:szCs w:val="32"/>
          <w:cs/>
        </w:rPr>
        <w:t xml:space="preserve">สามารถอธิบายความผันแปรของความสำเร็จของการบริหารงานบุคคลได้อย่างมีนัยสำคัญทางสถิติที่ระดับ </w:t>
      </w:r>
      <w:r w:rsidR="006A056C" w:rsidRPr="008C2ECC">
        <w:rPr>
          <w:rFonts w:ascii="TH SarabunPSK" w:hAnsi="TH SarabunPSK" w:cs="TH SarabunPSK" w:hint="cs"/>
          <w:sz w:val="32"/>
          <w:szCs w:val="32"/>
        </w:rPr>
        <w:t xml:space="preserve">0.05 </w:t>
      </w:r>
    </w:p>
    <w:p w14:paraId="7C0EF592" w14:textId="77777777" w:rsidR="008C2ECC" w:rsidRPr="008C2ECC" w:rsidRDefault="008C2ECC" w:rsidP="008C2ECC">
      <w:pPr>
        <w:pStyle w:val="a3"/>
        <w:jc w:val="thaiDistribute"/>
        <w:rPr>
          <w:rFonts w:ascii="TH SarabunPSK" w:hAnsi="TH SarabunPSK" w:cs="TH SarabunPSK"/>
          <w:sz w:val="28"/>
        </w:rPr>
      </w:pPr>
    </w:p>
    <w:p w14:paraId="1CDC7205" w14:textId="23F5ED65" w:rsidR="008465FB" w:rsidRPr="008C2ECC" w:rsidRDefault="008465FB" w:rsidP="00AA1C5F">
      <w:pPr>
        <w:pStyle w:val="a3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ารางที่ </w:t>
      </w:r>
      <w:r w:rsidR="002E7FB8">
        <w:rPr>
          <w:rFonts w:ascii="TH SarabunPSK" w:hAnsi="TH SarabunPSK" w:cs="TH SarabunPSK" w:hint="cs"/>
          <w:sz w:val="32"/>
          <w:szCs w:val="32"/>
          <w:cs/>
        </w:rPr>
        <w:t>6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สดงค่าสัมประสิทธิ์สหสัมพันธ์ถดถอยพหุคูณแบบ</w:t>
      </w:r>
      <w:r w:rsidR="009B679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</w:rPr>
        <w:t>Enter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ของตัวแปรพยากรณ์ที่ใช้พยากรณ์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ัวแปรที่ส่งผล</w:t>
      </w:r>
      <w:r w:rsidR="004D4DC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เสีย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ต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สถานะสุขภาพร่างกายปัจจุบันของนักเรียนมัธยมหลักสูตรคณิตศาสตร์และภาษาโปรตุเกส</w:t>
      </w:r>
    </w:p>
    <w:tbl>
      <w:tblPr>
        <w:tblStyle w:val="a7"/>
        <w:tblW w:w="9797" w:type="dxa"/>
        <w:jc w:val="center"/>
        <w:tblLook w:val="04A0" w:firstRow="1" w:lastRow="0" w:firstColumn="1" w:lastColumn="0" w:noHBand="0" w:noVBand="1"/>
      </w:tblPr>
      <w:tblGrid>
        <w:gridCol w:w="5103"/>
        <w:gridCol w:w="284"/>
        <w:gridCol w:w="824"/>
        <w:gridCol w:w="889"/>
        <w:gridCol w:w="890"/>
        <w:gridCol w:w="918"/>
        <w:gridCol w:w="889"/>
      </w:tblGrid>
      <w:tr w:rsidR="00153A9E" w:rsidRPr="008C2ECC" w14:paraId="57181C4B" w14:textId="77777777" w:rsidTr="009B679A">
        <w:trPr>
          <w:trHeight w:val="418"/>
          <w:jc w:val="center"/>
        </w:trPr>
        <w:tc>
          <w:tcPr>
            <w:tcW w:w="5103" w:type="dxa"/>
            <w:tcBorders>
              <w:left w:val="nil"/>
              <w:bottom w:val="single" w:sz="4" w:space="0" w:color="auto"/>
              <w:right w:val="nil"/>
            </w:tcBorders>
          </w:tcPr>
          <w:p w14:paraId="500EE10A" w14:textId="41906F11" w:rsidR="00BE22FD" w:rsidRPr="008C2ECC" w:rsidRDefault="009B679A" w:rsidP="00153A9E">
            <w:pPr>
              <w:pStyle w:val="a3"/>
              <w:jc w:val="center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eastAsia="Times New Roman" w:hAnsi="TH SarabunPSK" w:cs="TH SarabunPSK" w:hint="cs"/>
                <w:b/>
                <w:bCs/>
                <w:sz w:val="32"/>
                <w:szCs w:val="32"/>
                <w:cs/>
              </w:rPr>
              <w:t>ปัจจัยที่ส่งผลต่อสุขภาพร่างกาย</w:t>
            </w:r>
          </w:p>
        </w:tc>
        <w:tc>
          <w:tcPr>
            <w:tcW w:w="1108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65DC1173" w14:textId="77777777" w:rsidR="00BE22FD" w:rsidRPr="008C2ECC" w:rsidRDefault="00B77029" w:rsidP="00153A9E">
            <w:pPr>
              <w:pStyle w:val="a3"/>
              <w:jc w:val="center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b</w:t>
            </w:r>
          </w:p>
        </w:tc>
        <w:tc>
          <w:tcPr>
            <w:tcW w:w="889" w:type="dxa"/>
            <w:tcBorders>
              <w:left w:val="nil"/>
              <w:bottom w:val="single" w:sz="4" w:space="0" w:color="auto"/>
              <w:right w:val="nil"/>
            </w:tcBorders>
          </w:tcPr>
          <w:p w14:paraId="46965A4B" w14:textId="77777777" w:rsidR="00BE22FD" w:rsidRPr="008C2ECC" w:rsidRDefault="00B77029" w:rsidP="00153A9E">
            <w:pPr>
              <w:pStyle w:val="a3"/>
              <w:jc w:val="center"/>
              <w:rPr>
                <w:rFonts w:ascii="TH SarabunPSK" w:hAnsi="TH SarabunPSK" w:cs="TH SarabunPSK"/>
                <w:sz w:val="28"/>
              </w:rPr>
            </w:pPr>
            <w:proofErr w:type="spellStart"/>
            <w:r w:rsidRPr="008C2ECC">
              <w:rPr>
                <w:rFonts w:ascii="TH SarabunPSK" w:hAnsi="TH SarabunPSK" w:cs="TH SarabunPSK" w:hint="cs"/>
                <w:sz w:val="28"/>
              </w:rPr>
              <w:t>S.</w:t>
            </w:r>
            <w:proofErr w:type="gramStart"/>
            <w:r w:rsidRPr="008C2ECC">
              <w:rPr>
                <w:rFonts w:ascii="TH SarabunPSK" w:hAnsi="TH SarabunPSK" w:cs="TH SarabunPSK" w:hint="cs"/>
                <w:sz w:val="28"/>
              </w:rPr>
              <w:t>E.b</w:t>
            </w:r>
            <w:proofErr w:type="spellEnd"/>
            <w:proofErr w:type="gramEnd"/>
          </w:p>
        </w:tc>
        <w:tc>
          <w:tcPr>
            <w:tcW w:w="890" w:type="dxa"/>
            <w:tcBorders>
              <w:left w:val="nil"/>
              <w:bottom w:val="single" w:sz="4" w:space="0" w:color="auto"/>
              <w:right w:val="nil"/>
            </w:tcBorders>
          </w:tcPr>
          <w:p w14:paraId="1112D035" w14:textId="6966917F" w:rsidR="00BE22FD" w:rsidRPr="008C2ECC" w:rsidRDefault="001A48D6" w:rsidP="00153A9E">
            <w:pPr>
              <w:pStyle w:val="a3"/>
              <w:jc w:val="center"/>
              <w:rPr>
                <w:rFonts w:ascii="TH SarabunPSK" w:hAnsi="TH SarabunPSK" w:cs="TH SarabunPSK"/>
                <w:sz w:val="28"/>
              </w:rPr>
            </w:pPr>
            <w:r>
              <w:rPr>
                <w:rFonts w:ascii="TH SarabunPSK" w:hAnsi="TH SarabunPSK" w:cs="TH SarabunPSK"/>
                <w:sz w:val="28"/>
              </w:rPr>
              <w:t>B</w:t>
            </w:r>
          </w:p>
        </w:tc>
        <w:tc>
          <w:tcPr>
            <w:tcW w:w="918" w:type="dxa"/>
            <w:tcBorders>
              <w:left w:val="nil"/>
              <w:bottom w:val="single" w:sz="4" w:space="0" w:color="auto"/>
              <w:right w:val="nil"/>
            </w:tcBorders>
          </w:tcPr>
          <w:p w14:paraId="19CA3661" w14:textId="77777777" w:rsidR="00BE22FD" w:rsidRPr="008C2ECC" w:rsidRDefault="008465FB" w:rsidP="00153A9E">
            <w:pPr>
              <w:pStyle w:val="a3"/>
              <w:jc w:val="center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T</w:t>
            </w:r>
          </w:p>
        </w:tc>
        <w:tc>
          <w:tcPr>
            <w:tcW w:w="889" w:type="dxa"/>
            <w:tcBorders>
              <w:left w:val="nil"/>
              <w:bottom w:val="single" w:sz="4" w:space="0" w:color="auto"/>
              <w:right w:val="nil"/>
            </w:tcBorders>
          </w:tcPr>
          <w:p w14:paraId="7D94F8C2" w14:textId="77777777" w:rsidR="00BE22FD" w:rsidRPr="008C2ECC" w:rsidRDefault="00B77029" w:rsidP="00153A9E">
            <w:pPr>
              <w:pStyle w:val="a3"/>
              <w:tabs>
                <w:tab w:val="center" w:pos="643"/>
              </w:tabs>
              <w:jc w:val="center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p</w:t>
            </w:r>
          </w:p>
        </w:tc>
      </w:tr>
      <w:tr w:rsidR="00153A9E" w:rsidRPr="008C2ECC" w14:paraId="586D4E78" w14:textId="77777777" w:rsidTr="009B679A">
        <w:trPr>
          <w:trHeight w:val="368"/>
          <w:jc w:val="center"/>
        </w:trPr>
        <w:tc>
          <w:tcPr>
            <w:tcW w:w="5103" w:type="dxa"/>
            <w:tcBorders>
              <w:left w:val="nil"/>
              <w:bottom w:val="nil"/>
              <w:right w:val="nil"/>
            </w:tcBorders>
          </w:tcPr>
          <w:p w14:paraId="53023FCA" w14:textId="5D01ACE0" w:rsidR="008465FB" w:rsidRPr="008C2ECC" w:rsidRDefault="008465FB" w:rsidP="00153A9E">
            <w:pPr>
              <w:pStyle w:val="a3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1.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>ปัจจัยคุณภาพของความสัมพันธ์ในครอบครัว</w:t>
            </w:r>
            <w:r w:rsidR="009B679A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sz w:val="28"/>
              </w:rPr>
              <w:t>(X</w:t>
            </w:r>
            <w:r w:rsidRPr="008C2ECC">
              <w:rPr>
                <w:rFonts w:ascii="TH SarabunPSK" w:hAnsi="TH SarabunPSK" w:cs="TH SarabunPSK" w:hint="cs"/>
                <w:sz w:val="28"/>
                <w:vertAlign w:val="subscript"/>
              </w:rPr>
              <w:t>1</w:t>
            </w:r>
            <w:r w:rsidRPr="008C2ECC">
              <w:rPr>
                <w:rFonts w:ascii="TH SarabunPSK" w:hAnsi="TH SarabunPSK" w:cs="TH SarabunPSK" w:hint="cs"/>
                <w:sz w:val="28"/>
              </w:rPr>
              <w:t>)</w:t>
            </w:r>
          </w:p>
        </w:tc>
        <w:tc>
          <w:tcPr>
            <w:tcW w:w="1108" w:type="dxa"/>
            <w:gridSpan w:val="2"/>
            <w:tcBorders>
              <w:left w:val="nil"/>
              <w:bottom w:val="nil"/>
              <w:right w:val="nil"/>
            </w:tcBorders>
          </w:tcPr>
          <w:p w14:paraId="1855FA5B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27</w:t>
            </w:r>
          </w:p>
        </w:tc>
        <w:tc>
          <w:tcPr>
            <w:tcW w:w="889" w:type="dxa"/>
            <w:tcBorders>
              <w:left w:val="nil"/>
              <w:bottom w:val="nil"/>
              <w:right w:val="nil"/>
            </w:tcBorders>
          </w:tcPr>
          <w:p w14:paraId="357243F6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8</w:t>
            </w:r>
          </w:p>
        </w:tc>
        <w:tc>
          <w:tcPr>
            <w:tcW w:w="890" w:type="dxa"/>
            <w:tcBorders>
              <w:left w:val="nil"/>
              <w:bottom w:val="nil"/>
              <w:right w:val="nil"/>
            </w:tcBorders>
          </w:tcPr>
          <w:p w14:paraId="7BA5F21B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18</w:t>
            </w:r>
          </w:p>
        </w:tc>
        <w:tc>
          <w:tcPr>
            <w:tcW w:w="918" w:type="dxa"/>
            <w:tcBorders>
              <w:left w:val="nil"/>
              <w:bottom w:val="nil"/>
              <w:right w:val="nil"/>
            </w:tcBorders>
          </w:tcPr>
          <w:p w14:paraId="2845E96D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3.43**</w:t>
            </w:r>
          </w:p>
        </w:tc>
        <w:tc>
          <w:tcPr>
            <w:tcW w:w="889" w:type="dxa"/>
            <w:tcBorders>
              <w:left w:val="nil"/>
              <w:bottom w:val="nil"/>
              <w:right w:val="nil"/>
            </w:tcBorders>
          </w:tcPr>
          <w:p w14:paraId="1D18B891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0</w:t>
            </w:r>
          </w:p>
        </w:tc>
      </w:tr>
      <w:tr w:rsidR="00153A9E" w:rsidRPr="008C2ECC" w14:paraId="31D8F212" w14:textId="77777777" w:rsidTr="009B679A">
        <w:trPr>
          <w:trHeight w:val="381"/>
          <w:jc w:val="center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</w:tcPr>
          <w:p w14:paraId="7468297B" w14:textId="2451F514" w:rsidR="008465FB" w:rsidRPr="008C2ECC" w:rsidRDefault="008465FB" w:rsidP="00153A9E">
            <w:pPr>
              <w:pStyle w:val="a3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2.</w:t>
            </w:r>
            <w:r w:rsidRPr="008C2ECC">
              <w:rPr>
                <w:rStyle w:val="a5"/>
                <w:rFonts w:ascii="TH SarabunPSK" w:hAnsi="TH SarabunPSK" w:cs="TH SarabunPSK" w:hint="cs"/>
                <w:b w:val="0"/>
                <w:bCs w:val="0"/>
                <w:color w:val="333333"/>
                <w:sz w:val="28"/>
                <w:shd w:val="clear" w:color="auto" w:fill="FFFFFF"/>
                <w:cs/>
              </w:rPr>
              <w:t>ปัจจัยด้านเวลาว่าง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>หลังเลิกเรียน</w:t>
            </w:r>
            <w:r w:rsidR="009B679A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</w:rPr>
              <w:t>(X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vertAlign w:val="subscript"/>
              </w:rPr>
              <w:t>2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</w:rPr>
              <w:t>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B0C565B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14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</w:tcPr>
          <w:p w14:paraId="0359D8DF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</w:tcPr>
          <w:p w14:paraId="28E1A77F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10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</w:tcPr>
          <w:p w14:paraId="73E38DB9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1.93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</w:tcPr>
          <w:p w14:paraId="7BC0E332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6</w:t>
            </w:r>
          </w:p>
        </w:tc>
      </w:tr>
      <w:tr w:rsidR="008465FB" w:rsidRPr="008C2ECC" w14:paraId="43190665" w14:textId="77777777" w:rsidTr="009B679A">
        <w:trPr>
          <w:trHeight w:val="368"/>
          <w:jc w:val="center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</w:tcPr>
          <w:p w14:paraId="6ACB6E95" w14:textId="6FD09465" w:rsidR="008465FB" w:rsidRPr="008C2ECC" w:rsidRDefault="008465FB" w:rsidP="00153A9E">
            <w:pPr>
              <w:pStyle w:val="a3"/>
              <w:rPr>
                <w:rFonts w:ascii="TH SarabunPSK" w:hAnsi="TH SarabunPSK" w:cs="TH SarabunPSK"/>
                <w:sz w:val="28"/>
                <w:cs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3.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>ปัจจัยด้านการออกไปเที่ยวกับเพื่อน</w:t>
            </w:r>
            <w:r w:rsidR="009B679A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sz w:val="28"/>
              </w:rPr>
              <w:t>(X</w:t>
            </w:r>
            <w:r w:rsidRPr="008C2ECC">
              <w:rPr>
                <w:rFonts w:ascii="TH SarabunPSK" w:hAnsi="TH SarabunPSK" w:cs="TH SarabunPSK" w:hint="cs"/>
                <w:sz w:val="28"/>
                <w:vertAlign w:val="subscript"/>
              </w:rPr>
              <w:t>3</w:t>
            </w:r>
            <w:r w:rsidRPr="008C2ECC">
              <w:rPr>
                <w:rFonts w:ascii="TH SarabunPSK" w:hAnsi="TH SarabunPSK" w:cs="TH SarabunPSK" w:hint="cs"/>
                <w:sz w:val="28"/>
                <w:cs/>
              </w:rPr>
              <w:t>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95E465D" w14:textId="31F4A238" w:rsidR="008465FB" w:rsidRPr="009B679A" w:rsidRDefault="009B679A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>
              <w:rPr>
                <w:rFonts w:ascii="TH SarabunPSK" w:hAnsi="TH SarabunPSK" w:cs="TH SarabunPSK"/>
                <w:sz w:val="32"/>
                <w:szCs w:val="32"/>
              </w:rPr>
              <w:t>-</w:t>
            </w:r>
            <w:r w:rsidR="008465FB" w:rsidRPr="009B679A">
              <w:rPr>
                <w:rFonts w:ascii="TH SarabunPSK" w:hAnsi="TH SarabunPSK" w:cs="TH SarabunPSK" w:hint="cs"/>
                <w:sz w:val="32"/>
                <w:szCs w:val="32"/>
              </w:rPr>
              <w:t>0.18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</w:tcPr>
          <w:p w14:paraId="50BE178E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sz w:val="32"/>
                <w:szCs w:val="32"/>
              </w:rPr>
              <w:t>0.07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</w:tcPr>
          <w:p w14:paraId="279A7E26" w14:textId="1100165A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sz w:val="32"/>
                <w:szCs w:val="32"/>
              </w:rPr>
              <w:t>-0.14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</w:tcPr>
          <w:p w14:paraId="6CE6504B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-2.48*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</w:tcPr>
          <w:p w14:paraId="5AA33AF1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1</w:t>
            </w:r>
          </w:p>
        </w:tc>
      </w:tr>
      <w:tr w:rsidR="008465FB" w:rsidRPr="008C2ECC" w14:paraId="1070C9B0" w14:textId="77777777" w:rsidTr="009B679A">
        <w:trPr>
          <w:trHeight w:val="368"/>
          <w:jc w:val="center"/>
        </w:trPr>
        <w:tc>
          <w:tcPr>
            <w:tcW w:w="5103" w:type="dxa"/>
            <w:tcBorders>
              <w:top w:val="nil"/>
              <w:left w:val="nil"/>
              <w:bottom w:val="nil"/>
              <w:right w:val="nil"/>
            </w:tcBorders>
          </w:tcPr>
          <w:p w14:paraId="3217182D" w14:textId="10E4AD57" w:rsidR="008465FB" w:rsidRPr="008C2ECC" w:rsidRDefault="008465FB" w:rsidP="00153A9E">
            <w:pPr>
              <w:pStyle w:val="a3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4.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>ปัจจัยด้านการบริโภคเครื่องดื่มแอลกอฮอล์ในวันทำงาน</w:t>
            </w:r>
            <w:r w:rsidR="009B679A">
              <w:rPr>
                <w:rFonts w:ascii="TH SarabunPSK" w:hAnsi="TH SarabunPSK" w:cs="TH SarabunPSK" w:hint="cs"/>
                <w:sz w:val="28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sz w:val="28"/>
                <w:cs/>
              </w:rPr>
              <w:t>(</w:t>
            </w:r>
            <w:r w:rsidRPr="008C2ECC">
              <w:rPr>
                <w:rFonts w:ascii="TH SarabunPSK" w:hAnsi="TH SarabunPSK" w:cs="TH SarabunPSK" w:hint="cs"/>
                <w:sz w:val="28"/>
              </w:rPr>
              <w:t>X</w:t>
            </w:r>
            <w:r w:rsidRPr="008C2ECC">
              <w:rPr>
                <w:rFonts w:ascii="TH SarabunPSK" w:hAnsi="TH SarabunPSK" w:cs="TH SarabunPSK" w:hint="cs"/>
                <w:sz w:val="28"/>
                <w:vertAlign w:val="subscript"/>
              </w:rPr>
              <w:t>4</w:t>
            </w:r>
            <w:r w:rsidRPr="008C2ECC">
              <w:rPr>
                <w:rFonts w:ascii="TH SarabunPSK" w:hAnsi="TH SarabunPSK" w:cs="TH SarabunPSK" w:hint="cs"/>
                <w:sz w:val="28"/>
              </w:rPr>
              <w:t>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B0734C3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3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</w:tcPr>
          <w:p w14:paraId="1E800272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11</w:t>
            </w:r>
          </w:p>
        </w:tc>
        <w:tc>
          <w:tcPr>
            <w:tcW w:w="890" w:type="dxa"/>
            <w:tcBorders>
              <w:top w:val="nil"/>
              <w:left w:val="nil"/>
              <w:bottom w:val="nil"/>
              <w:right w:val="nil"/>
            </w:tcBorders>
          </w:tcPr>
          <w:p w14:paraId="2FEA8E94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2</w:t>
            </w:r>
          </w:p>
        </w:tc>
        <w:tc>
          <w:tcPr>
            <w:tcW w:w="918" w:type="dxa"/>
            <w:tcBorders>
              <w:top w:val="nil"/>
              <w:left w:val="nil"/>
              <w:bottom w:val="nil"/>
              <w:right w:val="nil"/>
            </w:tcBorders>
          </w:tcPr>
          <w:p w14:paraId="546CA253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32</w:t>
            </w:r>
          </w:p>
        </w:tc>
        <w:tc>
          <w:tcPr>
            <w:tcW w:w="889" w:type="dxa"/>
            <w:tcBorders>
              <w:top w:val="nil"/>
              <w:left w:val="nil"/>
              <w:bottom w:val="nil"/>
              <w:right w:val="nil"/>
            </w:tcBorders>
          </w:tcPr>
          <w:p w14:paraId="669C2CD5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75</w:t>
            </w:r>
          </w:p>
        </w:tc>
      </w:tr>
      <w:tr w:rsidR="008465FB" w:rsidRPr="008C2ECC" w14:paraId="3807F384" w14:textId="77777777" w:rsidTr="009B679A">
        <w:trPr>
          <w:trHeight w:val="381"/>
          <w:jc w:val="center"/>
        </w:trPr>
        <w:tc>
          <w:tcPr>
            <w:tcW w:w="510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F62467" w14:textId="2FDA969B" w:rsidR="008465FB" w:rsidRPr="008C2ECC" w:rsidRDefault="008465FB" w:rsidP="00153A9E">
            <w:pPr>
              <w:pStyle w:val="a3"/>
              <w:rPr>
                <w:rFonts w:ascii="TH SarabunPSK" w:hAnsi="TH SarabunPSK" w:cs="TH SarabunPSK"/>
                <w:sz w:val="28"/>
              </w:rPr>
            </w:pPr>
            <w:r w:rsidRPr="008C2ECC">
              <w:rPr>
                <w:rFonts w:ascii="TH SarabunPSK" w:hAnsi="TH SarabunPSK" w:cs="TH SarabunPSK" w:hint="cs"/>
                <w:sz w:val="28"/>
              </w:rPr>
              <w:t>5.</w:t>
            </w:r>
            <w:r w:rsidRPr="008C2ECC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>ปัจจัยด้านการบริโภคเครื่องดื่มแอลกอฮอล์ในช่วงสุดสัปดาห์</w:t>
            </w:r>
            <w:r w:rsidR="009B679A">
              <w:rPr>
                <w:rFonts w:ascii="TH SarabunPSK" w:hAnsi="TH SarabunPSK" w:cs="TH SarabunPSK" w:hint="cs"/>
                <w:color w:val="333333"/>
                <w:sz w:val="28"/>
                <w:shd w:val="clear" w:color="auto" w:fill="FFFFFF"/>
                <w:cs/>
              </w:rPr>
              <w:t xml:space="preserve"> </w:t>
            </w:r>
            <w:r w:rsidRPr="008C2ECC">
              <w:rPr>
                <w:rFonts w:ascii="TH SarabunPSK" w:hAnsi="TH SarabunPSK" w:cs="TH SarabunPSK" w:hint="cs"/>
                <w:sz w:val="28"/>
                <w:cs/>
              </w:rPr>
              <w:t>(</w:t>
            </w:r>
            <w:r w:rsidRPr="008C2ECC">
              <w:rPr>
                <w:rFonts w:ascii="TH SarabunPSK" w:hAnsi="TH SarabunPSK" w:cs="TH SarabunPSK" w:hint="cs"/>
                <w:sz w:val="28"/>
              </w:rPr>
              <w:t>X</w:t>
            </w:r>
            <w:r w:rsidRPr="008C2ECC">
              <w:rPr>
                <w:rFonts w:ascii="TH SarabunPSK" w:hAnsi="TH SarabunPSK" w:cs="TH SarabunPSK" w:hint="cs"/>
                <w:sz w:val="28"/>
                <w:vertAlign w:val="subscript"/>
              </w:rPr>
              <w:t>5</w:t>
            </w:r>
            <w:r w:rsidRPr="008C2ECC">
              <w:rPr>
                <w:rFonts w:ascii="TH SarabunPSK" w:hAnsi="TH SarabunPSK" w:cs="TH SarabunPSK" w:hint="cs"/>
                <w:sz w:val="28"/>
              </w:rPr>
              <w:t>)</w:t>
            </w:r>
          </w:p>
        </w:tc>
        <w:tc>
          <w:tcPr>
            <w:tcW w:w="11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DF577C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21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52C289C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8</w:t>
            </w:r>
          </w:p>
        </w:tc>
        <w:tc>
          <w:tcPr>
            <w:tcW w:w="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A1EA630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19</w:t>
            </w:r>
          </w:p>
        </w:tc>
        <w:tc>
          <w:tcPr>
            <w:tcW w:w="918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4DA5E25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2.77**</w:t>
            </w:r>
          </w:p>
        </w:tc>
        <w:tc>
          <w:tcPr>
            <w:tcW w:w="88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85AA20F" w14:textId="77777777" w:rsidR="008465FB" w:rsidRPr="009B679A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32"/>
                <w:szCs w:val="32"/>
              </w:rPr>
            </w:pPr>
            <w:r w:rsidRPr="009B679A">
              <w:rPr>
                <w:rFonts w:ascii="TH SarabunPSK" w:hAnsi="TH SarabunPSK" w:cs="TH SarabunPSK" w:hint="cs"/>
                <w:color w:val="010205"/>
                <w:sz w:val="32"/>
                <w:szCs w:val="32"/>
              </w:rPr>
              <w:t>0.00</w:t>
            </w:r>
          </w:p>
        </w:tc>
      </w:tr>
      <w:tr w:rsidR="008465FB" w:rsidRPr="008C2ECC" w14:paraId="4A264F73" w14:textId="77777777" w:rsidTr="0029173E">
        <w:trPr>
          <w:trHeight w:val="355"/>
          <w:jc w:val="center"/>
        </w:trPr>
        <w:tc>
          <w:tcPr>
            <w:tcW w:w="5387" w:type="dxa"/>
            <w:gridSpan w:val="2"/>
            <w:tcBorders>
              <w:left w:val="nil"/>
              <w:right w:val="nil"/>
            </w:tcBorders>
          </w:tcPr>
          <w:p w14:paraId="2415CF2B" w14:textId="77777777" w:rsidR="008465FB" w:rsidRPr="008C2ECC" w:rsidRDefault="008465FB" w:rsidP="00153A9E">
            <w:pPr>
              <w:pStyle w:val="a3"/>
              <w:jc w:val="center"/>
              <w:rPr>
                <w:rFonts w:ascii="TH SarabunPSK" w:hAnsi="TH SarabunPSK" w:cs="TH SarabunPSK"/>
                <w:sz w:val="28"/>
                <w:cs/>
              </w:rPr>
            </w:pPr>
            <w:r w:rsidRPr="008C2ECC">
              <w:rPr>
                <w:rFonts w:ascii="TH SarabunPSK" w:hAnsi="TH SarabunPSK" w:cs="TH SarabunPSK" w:hint="cs"/>
                <w:sz w:val="28"/>
                <w:cs/>
              </w:rPr>
              <w:t>ค่าคงที่</w:t>
            </w:r>
          </w:p>
        </w:tc>
        <w:tc>
          <w:tcPr>
            <w:tcW w:w="824" w:type="dxa"/>
            <w:tcBorders>
              <w:left w:val="nil"/>
              <w:right w:val="nil"/>
            </w:tcBorders>
          </w:tcPr>
          <w:p w14:paraId="73B971A5" w14:textId="77777777" w:rsidR="008465FB" w:rsidRPr="008C2ECC" w:rsidRDefault="008465FB" w:rsidP="0029173E">
            <w:pPr>
              <w:autoSpaceDE w:val="0"/>
              <w:autoSpaceDN w:val="0"/>
              <w:adjustRightInd w:val="0"/>
              <w:spacing w:line="320" w:lineRule="atLeast"/>
              <w:ind w:right="60"/>
              <w:rPr>
                <w:rFonts w:ascii="TH SarabunPSK" w:hAnsi="TH SarabunPSK" w:cs="TH SarabunPSK"/>
                <w:color w:val="010205"/>
                <w:sz w:val="28"/>
              </w:rPr>
            </w:pPr>
            <w:r w:rsidRPr="008C2ECC">
              <w:rPr>
                <w:rFonts w:ascii="TH SarabunPSK" w:hAnsi="TH SarabunPSK" w:cs="TH SarabunPSK" w:hint="cs"/>
                <w:color w:val="010205"/>
                <w:sz w:val="28"/>
              </w:rPr>
              <w:t>2.20</w:t>
            </w:r>
          </w:p>
        </w:tc>
        <w:tc>
          <w:tcPr>
            <w:tcW w:w="889" w:type="dxa"/>
            <w:tcBorders>
              <w:left w:val="nil"/>
              <w:right w:val="nil"/>
            </w:tcBorders>
          </w:tcPr>
          <w:p w14:paraId="2C49BCA8" w14:textId="77777777" w:rsidR="008465FB" w:rsidRPr="008C2ECC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28"/>
              </w:rPr>
            </w:pPr>
          </w:p>
        </w:tc>
        <w:tc>
          <w:tcPr>
            <w:tcW w:w="890" w:type="dxa"/>
            <w:tcBorders>
              <w:left w:val="nil"/>
              <w:right w:val="nil"/>
            </w:tcBorders>
          </w:tcPr>
          <w:p w14:paraId="23D73A4C" w14:textId="77777777" w:rsidR="008465FB" w:rsidRPr="008C2ECC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28"/>
              </w:rPr>
            </w:pPr>
          </w:p>
        </w:tc>
        <w:tc>
          <w:tcPr>
            <w:tcW w:w="918" w:type="dxa"/>
            <w:tcBorders>
              <w:left w:val="nil"/>
              <w:right w:val="nil"/>
            </w:tcBorders>
          </w:tcPr>
          <w:p w14:paraId="12E4311B" w14:textId="77777777" w:rsidR="008465FB" w:rsidRPr="008C2ECC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28"/>
              </w:rPr>
            </w:pPr>
          </w:p>
        </w:tc>
        <w:tc>
          <w:tcPr>
            <w:tcW w:w="889" w:type="dxa"/>
            <w:tcBorders>
              <w:left w:val="nil"/>
              <w:right w:val="nil"/>
            </w:tcBorders>
          </w:tcPr>
          <w:p w14:paraId="573C94D3" w14:textId="77777777" w:rsidR="008465FB" w:rsidRPr="008C2ECC" w:rsidRDefault="008465FB" w:rsidP="00153A9E">
            <w:pPr>
              <w:autoSpaceDE w:val="0"/>
              <w:autoSpaceDN w:val="0"/>
              <w:adjustRightInd w:val="0"/>
              <w:spacing w:line="320" w:lineRule="atLeast"/>
              <w:ind w:left="60" w:right="60"/>
              <w:jc w:val="center"/>
              <w:rPr>
                <w:rFonts w:ascii="TH SarabunPSK" w:hAnsi="TH SarabunPSK" w:cs="TH SarabunPSK"/>
                <w:color w:val="010205"/>
                <w:sz w:val="28"/>
              </w:rPr>
            </w:pPr>
          </w:p>
        </w:tc>
      </w:tr>
    </w:tbl>
    <w:p w14:paraId="50737176" w14:textId="77D49840" w:rsidR="00924FAD" w:rsidRPr="008C2ECC" w:rsidRDefault="00924FAD" w:rsidP="00924FAD">
      <w:pPr>
        <w:pStyle w:val="a3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 xml:space="preserve">หมายเหตุ </w:t>
      </w:r>
      <w:r>
        <w:rPr>
          <w:rFonts w:ascii="TH SarabunPSK" w:hAnsi="TH SarabunPSK" w:cs="TH SarabunPSK"/>
          <w:sz w:val="32"/>
          <w:szCs w:val="32"/>
        </w:rPr>
        <w:t>: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28"/>
        </w:rPr>
        <w:t>**p &lt; 0.01 ; *p &lt; 0.05</w:t>
      </w:r>
    </w:p>
    <w:p w14:paraId="37AB1BD7" w14:textId="77777777" w:rsidR="00133DDB" w:rsidRDefault="00133DDB" w:rsidP="00133DDB">
      <w:pPr>
        <w:pStyle w:val="a3"/>
      </w:pPr>
    </w:p>
    <w:p w14:paraId="5C1BB824" w14:textId="34ED2E55" w:rsidR="00B77029" w:rsidRPr="008C2ECC" w:rsidRDefault="00153A9E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จากตารางที่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2E7FB8">
        <w:rPr>
          <w:rFonts w:ascii="TH SarabunPSK" w:hAnsi="TH SarabunPSK" w:cs="TH SarabunPSK"/>
          <w:sz w:val="32"/>
          <w:szCs w:val="32"/>
        </w:rPr>
        <w:t>6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แสดงให้เห็นค่าสัมประสิทธิ์สหสัมพันธ์ถดถอยพหุคูณแบบ</w:t>
      </w:r>
      <w:r w:rsidR="009B679A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</w:rPr>
        <w:t>Enter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ของตัวแปรพยากรณ์ที่ใช้พยากรณ์ พบว่า ปัจจัยทั้ง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5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ปัจจัยมีนัยสำคัญทางสถิติ</w:t>
      </w:r>
      <w:r w:rsidR="0088191E">
        <w:rPr>
          <w:rFonts w:ascii="TH SarabunPSK" w:hAnsi="TH SarabunPSK" w:cs="TH SarabunPSK" w:hint="cs"/>
          <w:sz w:val="32"/>
          <w:szCs w:val="32"/>
          <w:cs/>
        </w:rPr>
        <w:t xml:space="preserve">ระดับ 0.01 และ 0.0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อยู่ทั้งหมด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3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ปัจจัยได้แก่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="009B679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</w:rPr>
        <w:t>(X</w:t>
      </w:r>
      <w:r w:rsidRPr="008C2ECC">
        <w:rPr>
          <w:rFonts w:ascii="TH SarabunPSK" w:hAnsi="TH SarabunPSK" w:cs="TH SarabunPSK" w:hint="cs"/>
          <w:sz w:val="32"/>
          <w:szCs w:val="32"/>
          <w:vertAlign w:val="subscript"/>
        </w:rPr>
        <w:t>1</w:t>
      </w:r>
      <w:r w:rsidRPr="008C2ECC">
        <w:rPr>
          <w:rFonts w:ascii="TH SarabunPSK" w:hAnsi="TH SarabunPSK" w:cs="TH SarabunPSK" w:hint="cs"/>
          <w:sz w:val="32"/>
          <w:szCs w:val="32"/>
        </w:rPr>
        <w:t>)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มีนัยสำคัญทางสถิติที่ระด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0.01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และมีค่าสัมประสิทธิ์สหสัมพันธ์ถดถอย เท่าก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0.27 </w:t>
      </w:r>
    </w:p>
    <w:p w14:paraId="2E741D5D" w14:textId="208D1BA8" w:rsidR="002C4F5E" w:rsidRPr="008C2ECC" w:rsidRDefault="002C4F5E" w:rsidP="008C2ECC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="009B679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</w:rPr>
        <w:t>(X</w:t>
      </w:r>
      <w:r w:rsidRPr="008C2ECC">
        <w:rPr>
          <w:rFonts w:ascii="TH SarabunPSK" w:hAnsi="TH SarabunPSK" w:cs="TH SarabunPSK" w:hint="cs"/>
          <w:sz w:val="32"/>
          <w:szCs w:val="32"/>
          <w:vertAlign w:val="subscript"/>
        </w:rPr>
        <w:t>3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) มีนัยสำคัญทางสถิติที่ระด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0.0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และมีค่าสัมประสิทธิ์สหสัมพันธ์ถดถอย เท่าก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-0.18 </w:t>
      </w:r>
    </w:p>
    <w:p w14:paraId="37973BEC" w14:textId="7C533E61" w:rsidR="002C4F5E" w:rsidRPr="008C2ECC" w:rsidRDefault="002C4F5E" w:rsidP="008C2ECC">
      <w:pPr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ab/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="009B679A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(</w:t>
      </w:r>
      <w:r w:rsidRPr="008C2ECC">
        <w:rPr>
          <w:rFonts w:ascii="TH SarabunPSK" w:hAnsi="TH SarabunPSK" w:cs="TH SarabunPSK" w:hint="cs"/>
          <w:sz w:val="32"/>
          <w:szCs w:val="32"/>
        </w:rPr>
        <w:t>X</w:t>
      </w:r>
      <w:r w:rsidRPr="008C2ECC">
        <w:rPr>
          <w:rFonts w:ascii="TH SarabunPSK" w:hAnsi="TH SarabunPSK" w:cs="TH SarabunPSK" w:hint="cs"/>
          <w:sz w:val="32"/>
          <w:szCs w:val="32"/>
          <w:vertAlign w:val="subscript"/>
        </w:rPr>
        <w:t>5</w:t>
      </w:r>
      <w:r w:rsidRPr="008C2ECC">
        <w:rPr>
          <w:rFonts w:ascii="TH SarabunPSK" w:hAnsi="TH SarabunPSK" w:cs="TH SarabunPSK" w:hint="cs"/>
          <w:sz w:val="32"/>
          <w:szCs w:val="32"/>
        </w:rPr>
        <w:t>)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มีนัยสำคัญทางสถิติที่ระด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0.01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และมีค่าสัมประสิทธิ์สหสัมพันธ์ถดถอย เท่าก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0.21 </w:t>
      </w:r>
    </w:p>
    <w:p w14:paraId="3FE29CFC" w14:textId="77777777" w:rsidR="002C4F5E" w:rsidRPr="000B7517" w:rsidRDefault="002C4F5E" w:rsidP="002C4F5E">
      <w:pPr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ab/>
      </w:r>
      <w:r w:rsidRPr="000B7517">
        <w:rPr>
          <w:rFonts w:ascii="TH SarabunPSK" w:hAnsi="TH SarabunPSK" w:cs="TH SarabunPSK" w:hint="cs"/>
          <w:b/>
          <w:bCs/>
          <w:sz w:val="32"/>
          <w:szCs w:val="32"/>
          <w:cs/>
        </w:rPr>
        <w:t>สมการพยากรณ์ในรูปคะแนนดิบ</w:t>
      </w:r>
      <w:r w:rsidRPr="000B7517">
        <w:rPr>
          <w:rFonts w:ascii="TH SarabunPSK" w:hAnsi="TH SarabunPSK" w:cs="TH SarabunPSK" w:hint="cs"/>
          <w:b/>
          <w:bCs/>
          <w:sz w:val="32"/>
          <w:szCs w:val="32"/>
        </w:rPr>
        <w:t xml:space="preserve"> </w:t>
      </w:r>
    </w:p>
    <w:p w14:paraId="73AD37A0" w14:textId="77777777" w:rsidR="002C4F5E" w:rsidRPr="008C2ECC" w:rsidRDefault="002C4F5E" w:rsidP="008C2ECC">
      <w:pPr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ý = 2.20 + 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0.27(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) </w:t>
      </w:r>
      <w:r w:rsidRPr="008C2ECC">
        <w:rPr>
          <w:rFonts w:ascii="TH SarabunPSK" w:hAnsi="TH SarabunPSK" w:cs="TH SarabunPSK" w:hint="cs"/>
          <w:sz w:val="32"/>
          <w:szCs w:val="32"/>
        </w:rPr>
        <w:t>+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 -0.18(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)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+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0.21</w:t>
      </w:r>
      <w:r w:rsidRPr="008C2ECC">
        <w:rPr>
          <w:rFonts w:ascii="TH SarabunPSK" w:hAnsi="TH SarabunPSK" w:cs="TH SarabunPSK" w:hint="cs"/>
          <w:sz w:val="32"/>
          <w:szCs w:val="32"/>
        </w:rPr>
        <w:t>(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Pr="008C2ECC">
        <w:rPr>
          <w:rFonts w:ascii="TH SarabunPSK" w:hAnsi="TH SarabunPSK" w:cs="TH SarabunPSK" w:hint="cs"/>
          <w:sz w:val="32"/>
          <w:szCs w:val="32"/>
        </w:rPr>
        <w:t>)</w:t>
      </w:r>
    </w:p>
    <w:p w14:paraId="573BEB49" w14:textId="77777777" w:rsidR="00301922" w:rsidRPr="008C2ECC" w:rsidRDefault="00301922" w:rsidP="008C2ECC">
      <w:pPr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>ý = 2.50</w:t>
      </w:r>
    </w:p>
    <w:p w14:paraId="30BE3A98" w14:textId="77777777" w:rsidR="002C4F5E" w:rsidRPr="000B7517" w:rsidRDefault="002C4F5E" w:rsidP="000B7517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0B7517">
        <w:rPr>
          <w:rFonts w:ascii="TH SarabunPSK" w:hAnsi="TH SarabunPSK" w:cs="TH SarabunPSK" w:hint="cs"/>
          <w:b/>
          <w:bCs/>
          <w:sz w:val="32"/>
          <w:szCs w:val="32"/>
          <w:cs/>
        </w:rPr>
        <w:t>สมการพยากรณ์ในรูปคะแนนมาตรฐาน</w:t>
      </w:r>
      <w:r w:rsidRPr="000B7517">
        <w:rPr>
          <w:rFonts w:ascii="TH SarabunPSK" w:hAnsi="TH SarabunPSK" w:cs="TH SarabunPSK" w:hint="cs"/>
          <w:b/>
          <w:bCs/>
          <w:sz w:val="32"/>
          <w:szCs w:val="32"/>
        </w:rPr>
        <w:t xml:space="preserve"> </w:t>
      </w:r>
    </w:p>
    <w:p w14:paraId="0CDAA25A" w14:textId="09F24278" w:rsidR="00301922" w:rsidRPr="008C2ECC" w:rsidRDefault="002C4F5E" w:rsidP="008C2ECC">
      <w:pPr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 xml:space="preserve">Z = 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>0.18</w:t>
      </w:r>
      <w:r w:rsidR="00945610"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(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)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</w:rPr>
        <w:t>+</w:t>
      </w:r>
      <w:r w:rsidR="00301922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-0.14 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(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)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color w:val="010205"/>
          <w:sz w:val="32"/>
          <w:szCs w:val="32"/>
        </w:rPr>
        <w:t>+</w:t>
      </w:r>
      <w:r w:rsidR="00301922"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="00301922" w:rsidRPr="008C2ECC">
        <w:rPr>
          <w:rFonts w:ascii="TH SarabunPSK" w:hAnsi="TH SarabunPSK" w:cs="TH SarabunPSK" w:hint="cs"/>
          <w:color w:val="010205"/>
          <w:sz w:val="32"/>
          <w:szCs w:val="32"/>
        </w:rPr>
        <w:t>0.19</w:t>
      </w:r>
    </w:p>
    <w:p w14:paraId="3A9314F6" w14:textId="77777777" w:rsidR="002C4F5E" w:rsidRPr="008C2ECC" w:rsidRDefault="00301922" w:rsidP="00301922">
      <w:pPr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lastRenderedPageBreak/>
        <w:t xml:space="preserve"> </w:t>
      </w:r>
      <w:r w:rsidR="002C4F5E" w:rsidRPr="008C2ECC">
        <w:rPr>
          <w:rFonts w:ascii="TH SarabunPSK" w:hAnsi="TH SarabunPSK" w:cs="TH SarabunPSK" w:hint="cs"/>
          <w:sz w:val="32"/>
          <w:szCs w:val="32"/>
        </w:rPr>
        <w:t>(</w:t>
      </w:r>
      <w:r w:rsidR="002C4F5E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="002C4F5E" w:rsidRPr="008C2ECC">
        <w:rPr>
          <w:rFonts w:ascii="TH SarabunPSK" w:hAnsi="TH SarabunPSK" w:cs="TH SarabunPSK" w:hint="cs"/>
          <w:sz w:val="32"/>
          <w:szCs w:val="32"/>
        </w:rPr>
        <w:t>)</w:t>
      </w:r>
    </w:p>
    <w:p w14:paraId="3797F909" w14:textId="77777777" w:rsidR="00301922" w:rsidRPr="008C2ECC" w:rsidRDefault="00301922" w:rsidP="008C2ECC">
      <w:pPr>
        <w:ind w:firstLine="720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</w:rPr>
        <w:t>Z = 0.23</w:t>
      </w:r>
    </w:p>
    <w:p w14:paraId="62625244" w14:textId="77777777" w:rsidR="005A4CE5" w:rsidRPr="008C2ECC" w:rsidRDefault="004368F6" w:rsidP="008C2ECC">
      <w:pPr>
        <w:jc w:val="thaiDistribute"/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อภิปรายผล</w:t>
      </w:r>
    </w:p>
    <w:p w14:paraId="70FADCC8" w14:textId="3BF9F8C8" w:rsidR="00F33C90" w:rsidRPr="008C2ECC" w:rsidRDefault="00F33C90" w:rsidP="000B7517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การศึกษาเกี่ยวกับปัจจัยที่ส่งผลต่อสถานะสุขภาพร่างกายของนักเรียนมัธยมหลักสูตรคณิตศาสตร์และภาษาโปรตุเกส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>Gabriel Pereira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โดยปัจจัยที่เกี่ยวข้องหรื</w:t>
      </w:r>
      <w:r w:rsidR="00587627">
        <w:rPr>
          <w:rFonts w:ascii="TH SarabunPSK" w:hAnsi="TH SarabunPSK" w:cs="TH SarabunPSK" w:hint="cs"/>
          <w:sz w:val="32"/>
          <w:szCs w:val="32"/>
          <w:cs/>
        </w:rPr>
        <w:t>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ส่งผลต่อสถานะสุขภาพร่างกายนักเรียนทั้งสองหลักสูตรสายการเรียนนั้น สามารถอภิปรายได้ดังนี้ </w:t>
      </w:r>
    </w:p>
    <w:p w14:paraId="62F4DBF1" w14:textId="77777777" w:rsidR="00F33C90" w:rsidRPr="008C2ECC" w:rsidRDefault="00F33C90" w:rsidP="008C2ECC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 </w:t>
      </w:r>
    </w:p>
    <w:p w14:paraId="4796A916" w14:textId="77777777" w:rsidR="00D741A3" w:rsidRDefault="00F33C90" w:rsidP="008C2ECC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18210C" w:rsidRPr="008C2ECC">
        <w:rPr>
          <w:rFonts w:ascii="TH SarabunPSK" w:hAnsi="TH SarabunPSK" w:cs="TH SarabunPSK" w:hint="cs"/>
          <w:sz w:val="32"/>
          <w:szCs w:val="32"/>
          <w:cs/>
        </w:rPr>
        <w:t>พบ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ว่า ความสัมพันธ์ในครอบครัวนั้นมีอิทธิพล</w:t>
      </w:r>
      <w:r w:rsidR="00F051C5" w:rsidRPr="008C2ECC">
        <w:rPr>
          <w:rFonts w:ascii="TH SarabunPSK" w:hAnsi="TH SarabunPSK" w:cs="TH SarabunPSK" w:hint="cs"/>
          <w:sz w:val="32"/>
          <w:szCs w:val="32"/>
          <w:cs/>
        </w:rPr>
        <w:t>ส่งผล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ต่อสุขภาพร่างกายและจิตใจของนักเรียนทั้งสองหลักสูตร </w:t>
      </w:r>
      <w:r w:rsidR="00F051C5" w:rsidRPr="008C2ECC">
        <w:rPr>
          <w:rFonts w:ascii="TH SarabunPSK" w:hAnsi="TH SarabunPSK" w:cs="TH SarabunPSK" w:hint="cs"/>
          <w:sz w:val="32"/>
          <w:szCs w:val="32"/>
          <w:cs/>
        </w:rPr>
        <w:t xml:space="preserve">โดยผู้ที่เผชิญปัญหาครอบครัวอาจมีอาการเครียด ปวดหัว หงุดหงิดง่าย แยกตัว ทำงานอย่างไม่มีประสิทธิภาพ มีปัญหาการนอนหลับ อารมณ์แปรปรวน ซึมเศร้า สิ้นหวัง พึ่งพาสารเสพติด และอาจทะเลาะเบาะแว้งกับสมาชิกในครอบครัวอยู่บ่อย ๆ ซึ่งปัญหาที่เกิดขึ้นอาจลุกลามใหญ่โตหรือเรื้อรังได้ และอาจทำให้สมาชิกครอบครัวเกิดอาการทางจิตเวช เช่น โรคจิตประสาท โรคซึมเศร้า โรคบุคลิกภาพแปรปรวน เป็นต้น (พบแพทย์, </w:t>
      </w:r>
      <w:r w:rsidR="00F051C5" w:rsidRPr="008C2ECC">
        <w:rPr>
          <w:rFonts w:ascii="TH SarabunPSK" w:hAnsi="TH SarabunPSK" w:cs="TH SarabunPSK" w:hint="cs"/>
          <w:sz w:val="32"/>
          <w:szCs w:val="32"/>
        </w:rPr>
        <w:t>2</w:t>
      </w:r>
      <w:r w:rsidR="00383264" w:rsidRPr="008C2ECC">
        <w:rPr>
          <w:rFonts w:ascii="TH SarabunPSK" w:hAnsi="TH SarabunPSK" w:cs="TH SarabunPSK" w:hint="cs"/>
          <w:sz w:val="32"/>
          <w:szCs w:val="32"/>
        </w:rPr>
        <w:t>020</w:t>
      </w:r>
      <w:r w:rsidR="00F051C5" w:rsidRPr="008C2ECC">
        <w:rPr>
          <w:rFonts w:ascii="TH SarabunPSK" w:hAnsi="TH SarabunPSK" w:cs="TH SarabunPSK" w:hint="cs"/>
          <w:sz w:val="32"/>
          <w:szCs w:val="32"/>
          <w:cs/>
        </w:rPr>
        <w:t xml:space="preserve">) </w:t>
      </w:r>
    </w:p>
    <w:p w14:paraId="1E7B709F" w14:textId="77777777" w:rsidR="00D652C9" w:rsidRPr="008C2ECC" w:rsidRDefault="0018210C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จากการศึกษาพบว่า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 สอดคล้องกับงานวิจัยที่ว่า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คุณภาพของความสัมพันธ์ในครอบครัวที่แย่จะส่งผลต่อเด็กโดยส่งผลให้เกิดปัญหาทางด้านอารมณ์ เช่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เก็บกด มีความสับสนทางด้านอารมณ์ กังวลใจ หวาดกลัว อาจมีปัญหาทางด้านการปรับตัวเข้ากับสังคมได้ยาก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เด็กที่ครอบครัวมีการใช้ความรุนแรงอย่างต่อเนื่องจะส่งผลต่อการรับรู้ โดยเด็กวัยรุ่นจะเริ่มมีพฤติกรรมก้าวร้าวและใช้ความรุนแรงชัดเจนขึ้น มีการทะเลาะวิวาทกับเพื่อน เด็กเหล่านี้มี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โอกาสสูงที่จะใช้ความรุนแรงในครอบครัวต่อไป สำหรับเด็กบางรายอาจมีปัญหาทำให้เกิดความหดหู่ เศร้าหมอง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ซึ่งอาจนำไปสู่โรคซึมเศร้า อันเป็นพฤติกรรมซ่อนเร้นที่อาจนำไปสู่ปัญหาต่าง ๆ อาทิโรคประสาท โรคจิต และ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การฆ่าตัวตาย (จินตนา วัชรสินธุ์ และรวิว</w:t>
      </w:r>
      <w:proofErr w:type="spellStart"/>
      <w:r w:rsidRPr="008C2ECC">
        <w:rPr>
          <w:rFonts w:ascii="TH SarabunPSK" w:hAnsi="TH SarabunPSK" w:cs="TH SarabunPSK" w:hint="cs"/>
          <w:sz w:val="32"/>
          <w:szCs w:val="32"/>
          <w:cs/>
        </w:rPr>
        <w:t>รร</w:t>
      </w:r>
      <w:proofErr w:type="spellEnd"/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ณ คำเงิน, </w:t>
      </w:r>
      <w:r w:rsidRPr="008C2ECC">
        <w:rPr>
          <w:rFonts w:ascii="TH SarabunPSK" w:hAnsi="TH SarabunPSK" w:cs="TH SarabunPSK" w:hint="cs"/>
          <w:sz w:val="32"/>
          <w:szCs w:val="32"/>
        </w:rPr>
        <w:t>2561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) </w:t>
      </w:r>
    </w:p>
    <w:p w14:paraId="009C4BC6" w14:textId="0E566E92" w:rsidR="0018210C" w:rsidRPr="008C2ECC" w:rsidRDefault="0018210C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อย่างไรก็ตามนักเรียนที่</w:t>
      </w:r>
      <w:r w:rsidR="00587627">
        <w:rPr>
          <w:rFonts w:ascii="TH SarabunPSK" w:hAnsi="TH SarabunPSK" w:cs="TH SarabunPSK" w:hint="cs"/>
          <w:sz w:val="32"/>
          <w:szCs w:val="32"/>
          <w:cs/>
        </w:rPr>
        <w:t>มีความสัมพันธ์ในครอบครัวที่ดีจะส่งผลต่อสถานะสุขภาพเป็นอย่างมาก ทั้งด้าน อารมณ์ พฤติกรรมและด้านความคิดที่จะเติบโตขึ้นในเชิงบวก เป็นคนที่ฉลาดที่จะลงมือทำและเติบโตเป็นคนที่มีประสิทธิภาพต่อสังคม</w:t>
      </w:r>
    </w:p>
    <w:p w14:paraId="556C65DB" w14:textId="77777777" w:rsidR="00133DDB" w:rsidRDefault="00133DDB" w:rsidP="0094373D">
      <w:pPr>
        <w:jc w:val="thaiDistribute"/>
        <w:rPr>
          <w:rFonts w:ascii="TH SarabunPSK" w:hAnsi="TH SarabunPSK" w:cs="TH SarabunPSK"/>
          <w:b/>
          <w:bCs/>
          <w:color w:val="333333"/>
          <w:sz w:val="32"/>
          <w:szCs w:val="32"/>
          <w:shd w:val="clear" w:color="auto" w:fill="FFFFFF"/>
        </w:rPr>
      </w:pPr>
    </w:p>
    <w:p w14:paraId="35CD0636" w14:textId="77777777" w:rsidR="00133DDB" w:rsidRDefault="00133DDB" w:rsidP="0094373D">
      <w:pPr>
        <w:jc w:val="thaiDistribute"/>
        <w:rPr>
          <w:rFonts w:ascii="TH SarabunPSK" w:hAnsi="TH SarabunPSK" w:cs="TH SarabunPSK"/>
          <w:b/>
          <w:bCs/>
          <w:color w:val="333333"/>
          <w:sz w:val="32"/>
          <w:szCs w:val="32"/>
          <w:shd w:val="clear" w:color="auto" w:fill="FFFFFF"/>
        </w:rPr>
      </w:pPr>
    </w:p>
    <w:p w14:paraId="07138D67" w14:textId="3A8C5CB3" w:rsidR="0018210C" w:rsidRPr="008C2ECC" w:rsidRDefault="0012461D" w:rsidP="0094373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color w:val="333333"/>
          <w:sz w:val="32"/>
          <w:szCs w:val="32"/>
          <w:shd w:val="clear" w:color="auto" w:fill="FFFFFF"/>
          <w:cs/>
        </w:rPr>
        <w:lastRenderedPageBreak/>
        <w:t>ปัจจัยด้านการออกไปเที่ยวกับเพื่อน</w:t>
      </w:r>
    </w:p>
    <w:p w14:paraId="14244AD0" w14:textId="77777777" w:rsidR="0012461D" w:rsidRPr="008C2ECC" w:rsidRDefault="0012461D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ปัจจัยด้านการออกไปเที่ยวกับเพื่อน พบว่า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พฤติกรรมการออกไปเที่ยวกับเพื่อนนั้นมีอิทธิพลต่อสถานะสุขภาพของนักเรียนทั้งสองลักสูตรสายการเรียน เนื่องจากการออกไปเที่ยวในช่วงเวลากลางคืนนั้นอาจส่งผลให้เกิดการพักผ่อนไม่เพียงพอ ตื่นนอนไม่เป็นเวลาหรือเสี่ยงต่อการเกิดอันตรายทั้งจากสถานที่ที่ไปหรือสภาพแวดล้อมในช่วงเวลานั้น </w:t>
      </w:r>
    </w:p>
    <w:p w14:paraId="73715498" w14:textId="6F4CBB04" w:rsidR="00794225" w:rsidRPr="008C2ECC" w:rsidRDefault="0012461D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จากการศึกษาพบว่า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สอดคล้องกับงานวิจัยที่ว่า การ</w:t>
      </w:r>
      <w:r w:rsidR="00525B11" w:rsidRPr="008C2ECC">
        <w:rPr>
          <w:rFonts w:ascii="TH SarabunPSK" w:hAnsi="TH SarabunPSK" w:cs="TH SarabunPSK" w:hint="cs"/>
          <w:sz w:val="32"/>
          <w:szCs w:val="32"/>
          <w:cs/>
        </w:rPr>
        <w:t xml:space="preserve">ไปเที่ยวกับกลุ่มเพื่อนในเวลากลางคืนเพื่อพบปะสังสรรค์นั้นจะสร้างความสัมพันธ์ระหว่างกลุ่มได้เน้นเฟ้นขึ้นมากกว่า แต่จะส่งผลต่อสถานะสุขภาพร่างกาย ซึ่งสถานะสุขภาพร่างกายส่วนมากเป็นอาการระยะสั้น ได้แก่ นอนไม่หลับและปวดหัวรุนแรง และยังส่งผลพฤติกรรมความอยากรู้อยากลองของวัยระหว่าง </w:t>
      </w:r>
      <w:r w:rsidR="00525B11" w:rsidRPr="008C2ECC">
        <w:rPr>
          <w:rFonts w:ascii="TH SarabunPSK" w:hAnsi="TH SarabunPSK" w:cs="TH SarabunPSK" w:hint="cs"/>
          <w:sz w:val="32"/>
          <w:szCs w:val="32"/>
        </w:rPr>
        <w:t xml:space="preserve">15-19 </w:t>
      </w:r>
      <w:r w:rsidR="00525B11" w:rsidRPr="008C2ECC">
        <w:rPr>
          <w:rFonts w:ascii="TH SarabunPSK" w:hAnsi="TH SarabunPSK" w:cs="TH SarabunPSK" w:hint="cs"/>
          <w:sz w:val="32"/>
          <w:szCs w:val="32"/>
          <w:cs/>
        </w:rPr>
        <w:t>ปี จะถูกกระตุ้นให้ทำในสิ่งที่ไม่ควรได้ง่ายขึ้นกว่าวัยอื่นๆ</w:t>
      </w:r>
      <w:r w:rsid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="00525B11" w:rsidRPr="008C2ECC">
        <w:rPr>
          <w:rFonts w:ascii="TH SarabunPSK" w:hAnsi="TH SarabunPSK" w:cs="TH SarabunPSK" w:hint="cs"/>
          <w:sz w:val="32"/>
          <w:szCs w:val="32"/>
          <w:cs/>
        </w:rPr>
        <w:t>(เผ่าไทย สินอาพล และนฤภัค</w:t>
      </w:r>
      <w:r w:rsidR="00F80406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proofErr w:type="spellStart"/>
      <w:r w:rsidR="00525B11" w:rsidRPr="008C2ECC">
        <w:rPr>
          <w:rFonts w:ascii="TH SarabunPSK" w:hAnsi="TH SarabunPSK" w:cs="TH SarabunPSK" w:hint="cs"/>
          <w:sz w:val="32"/>
          <w:szCs w:val="32"/>
          <w:cs/>
        </w:rPr>
        <w:t>จั</w:t>
      </w:r>
      <w:proofErr w:type="spellEnd"/>
      <w:r w:rsidR="00525B11" w:rsidRPr="008C2ECC">
        <w:rPr>
          <w:rFonts w:ascii="TH SarabunPSK" w:hAnsi="TH SarabunPSK" w:cs="TH SarabunPSK" w:hint="cs"/>
          <w:sz w:val="32"/>
          <w:szCs w:val="32"/>
          <w:cs/>
        </w:rPr>
        <w:t xml:space="preserve">นทิมา, </w:t>
      </w:r>
      <w:r w:rsidR="00525B11" w:rsidRPr="008C2ECC">
        <w:rPr>
          <w:rFonts w:ascii="TH SarabunPSK" w:hAnsi="TH SarabunPSK" w:cs="TH SarabunPSK" w:hint="cs"/>
          <w:sz w:val="32"/>
          <w:szCs w:val="32"/>
        </w:rPr>
        <w:t>2561</w:t>
      </w:r>
      <w:r w:rsidR="00525B11" w:rsidRPr="008C2ECC">
        <w:rPr>
          <w:rFonts w:ascii="TH SarabunPSK" w:hAnsi="TH SarabunPSK" w:cs="TH SarabunPSK" w:hint="cs"/>
          <w:sz w:val="32"/>
          <w:szCs w:val="32"/>
          <w:cs/>
        </w:rPr>
        <w:t xml:space="preserve">) </w:t>
      </w:r>
    </w:p>
    <w:p w14:paraId="4BADFF19" w14:textId="77777777" w:rsidR="00525B11" w:rsidRPr="008C2ECC" w:rsidRDefault="00525B11" w:rsidP="0094373D">
      <w:pPr>
        <w:jc w:val="thaiDistribute"/>
        <w:rPr>
          <w:rFonts w:ascii="TH SarabunPSK" w:hAnsi="TH SarabunPSK" w:cs="TH SarabunPSK"/>
          <w:b/>
          <w:bCs/>
          <w:sz w:val="32"/>
          <w:szCs w:val="32"/>
        </w:rPr>
      </w:pPr>
      <w:r w:rsidRPr="008C2ECC">
        <w:rPr>
          <w:rFonts w:ascii="TH SarabunPSK" w:hAnsi="TH SarabunPSK" w:cs="TH SarabunPSK" w:hint="cs"/>
          <w:b/>
          <w:bCs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Pr="008C2ECC">
        <w:rPr>
          <w:rFonts w:ascii="TH SarabunPSK" w:hAnsi="TH SarabunPSK" w:cs="TH SarabunPSK" w:hint="cs"/>
          <w:b/>
          <w:bCs/>
          <w:sz w:val="32"/>
          <w:szCs w:val="32"/>
        </w:rPr>
        <w:t xml:space="preserve"> </w:t>
      </w:r>
    </w:p>
    <w:p w14:paraId="6D202E95" w14:textId="24DC8C2A" w:rsidR="00E74B0D" w:rsidRPr="008C2ECC" w:rsidRDefault="00525B11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  <w:shd w:val="clear" w:color="auto" w:fill="FFFFFF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พบว่า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ช่วงสุดสัปดาห์มีอิทธิพลต่อสถานะสุขภาพร่างกา</w:t>
      </w:r>
      <w:r w:rsidR="00587627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ย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ของนักเรียนมัธยมทั้งสองหลักสูตรสายการเรียน โดยนักเรียนทั้งสองหลักสูตรมีช่วงอายุอยู่ในเกณฑ์ของวัยรุ่น</w:t>
      </w:r>
      <w:r w:rsidR="00E74B0D"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ซึ่งทำให้เสี่ยงต่อผลกระทบของ</w:t>
      </w:r>
      <w:r w:rsidR="00E74B0D"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แอลกอฮอล์ การดื่มตั้งแต่อายุยังน้อยอาจรบกวนพัฒนาการตามปกติของสมอง นอกจากนี้ยังสามารถส่งผลต่อพัฒนาการของอวัยวะที่สำคัญ ซึ่งสิ่งนี้อาจทำให้เกิดปัญหาสุขภาพในภายหลัง</w:t>
      </w:r>
    </w:p>
    <w:p w14:paraId="06A7F56E" w14:textId="77777777" w:rsidR="007A1A67" w:rsidRPr="008C2ECC" w:rsidRDefault="00E74B0D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 xml:space="preserve">จากการศึกษาพบว่าปัจจัยด้านการบริโภคเครื่องดื่มแอลกอฮอล์ในช่วงสุดสัปดาห์ มีความสอดคล้องกับงานวิจัยที่ว่า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การดื่มเครื่องแอลกอฮอล์ในช่วงวันหยุดสุดสัปดาห์นั้น </w:t>
      </w:r>
      <w:bookmarkStart w:id="11" w:name="_Hlk88335437"/>
      <w:r w:rsidRPr="008C2ECC">
        <w:rPr>
          <w:rFonts w:ascii="TH SarabunPSK" w:hAnsi="TH SarabunPSK" w:cs="TH SarabunPSK" w:hint="cs"/>
          <w:sz w:val="32"/>
          <w:szCs w:val="32"/>
          <w:cs/>
        </w:rPr>
        <w:t>ส่งผลต่อสถานะสุขภาพร่างกาย ทั้งด้านอารมณ์ การเรียน และพฤติกรรมไม่เหมาะสม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แต่</w:t>
      </w:r>
      <w:r w:rsidR="007A1A67" w:rsidRPr="008C2ECC">
        <w:rPr>
          <w:rFonts w:ascii="TH SarabunPSK" w:hAnsi="TH SarabunPSK" w:cs="TH SarabunPSK" w:hint="cs"/>
          <w:sz w:val="32"/>
          <w:szCs w:val="32"/>
          <w:cs/>
        </w:rPr>
        <w:t>เป็นลักษณะที่ยังไม่มีผลกระทบ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รุนแรง</w:t>
      </w:r>
      <w:r w:rsidR="007A1A67" w:rsidRPr="008C2ECC">
        <w:rPr>
          <w:rFonts w:ascii="TH SarabunPSK" w:hAnsi="TH SarabunPSK" w:cs="TH SarabunPSK" w:hint="cs"/>
          <w:sz w:val="32"/>
          <w:szCs w:val="32"/>
          <w:cs/>
        </w:rPr>
        <w:t xml:space="preserve">โดยด้านร่างกายจะไม่มีผลที่เกิดขึ้นในทันทีแต่ส่งผลเสียในระยะยาวในภายหลัง เนื่องจากยังเป็นวัยที่มีการเจริญเติบโตและยังอยู่ในการดูแลของโรงเรียนและผู้ปกครอง (ขนิษฐา พรมกระโทก และวิลาวัณย์ ชมนิรัตน์, </w:t>
      </w:r>
      <w:r w:rsidR="007A1A67" w:rsidRPr="008C2ECC">
        <w:rPr>
          <w:rFonts w:ascii="TH SarabunPSK" w:hAnsi="TH SarabunPSK" w:cs="TH SarabunPSK" w:hint="cs"/>
          <w:sz w:val="32"/>
          <w:szCs w:val="32"/>
        </w:rPr>
        <w:t>2563</w:t>
      </w:r>
      <w:r w:rsidR="007A1A67" w:rsidRPr="008C2ECC">
        <w:rPr>
          <w:rFonts w:ascii="TH SarabunPSK" w:hAnsi="TH SarabunPSK" w:cs="TH SarabunPSK" w:hint="cs"/>
          <w:sz w:val="32"/>
          <w:szCs w:val="32"/>
          <w:cs/>
        </w:rPr>
        <w:t>)</w:t>
      </w:r>
    </w:p>
    <w:bookmarkEnd w:id="11"/>
    <w:p w14:paraId="747F34A1" w14:textId="425E2E17" w:rsidR="007A1A67" w:rsidRPr="008C2ECC" w:rsidRDefault="00587627" w:rsidP="0094373D">
      <w:pPr>
        <w:ind w:firstLine="720"/>
        <w:jc w:val="thaiDistribute"/>
        <w:rPr>
          <w:rFonts w:ascii="TH SarabunPSK" w:hAnsi="TH SarabunPSK" w:cs="TH SarabunPSK"/>
          <w:sz w:val="32"/>
          <w:szCs w:val="32"/>
          <w:cs/>
        </w:rPr>
      </w:pPr>
      <w:r>
        <w:rPr>
          <w:rFonts w:ascii="TH SarabunPSK" w:hAnsi="TH SarabunPSK" w:cs="TH SarabunPSK" w:hint="cs"/>
          <w:sz w:val="32"/>
          <w:szCs w:val="32"/>
          <w:cs/>
        </w:rPr>
        <w:t>นอกจากนี้</w:t>
      </w:r>
      <w:r w:rsidR="007A1A67" w:rsidRPr="008C2ECC">
        <w:rPr>
          <w:rFonts w:ascii="TH SarabunPSK" w:hAnsi="TH SarabunPSK" w:cs="TH SarabunPSK" w:hint="cs"/>
          <w:sz w:val="32"/>
          <w:szCs w:val="32"/>
          <w:cs/>
        </w:rPr>
        <w:t>การดื่มเครื่องดื่มแอลกอฮอล์ในช่วงสุดสัปดาห์ของนักเรียนทั้งสองหลักสูตรก็ส่งผลกระทบต่อความสูญเสียโอกาสในการเรียนหนังสือและอาจทำให้นักเรียนต้องออกจากโรงเรียนก่อนวัยอันสมควร</w:t>
      </w:r>
    </w:p>
    <w:p w14:paraId="429D63E6" w14:textId="2B0E568F" w:rsidR="00133DDB" w:rsidRPr="00133DDB" w:rsidRDefault="007A1A67" w:rsidP="00133DDB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lastRenderedPageBreak/>
        <w:t>นอกจากนั้นจากการศึกษาวิเคราะห์หาปัจจัยที่ส่งผล</w:t>
      </w:r>
      <w:r w:rsidR="004D4DCE" w:rsidRPr="008C2ECC">
        <w:rPr>
          <w:rFonts w:ascii="TH SarabunPSK" w:hAnsi="TH SarabunPSK" w:cs="TH SarabunPSK" w:hint="cs"/>
          <w:sz w:val="32"/>
          <w:szCs w:val="32"/>
          <w:cs/>
        </w:rPr>
        <w:t>เสีย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ต่อสถานะสุขภาพร่างกายของนักเรียนมัธยม</w:t>
      </w:r>
      <w:r w:rsidRPr="00587627">
        <w:rPr>
          <w:rFonts w:ascii="TH SarabunPSK" w:hAnsi="TH SarabunPSK" w:cs="TH SarabunPSK" w:hint="cs"/>
          <w:sz w:val="32"/>
          <w:szCs w:val="32"/>
          <w:cs/>
        </w:rPr>
        <w:t xml:space="preserve">หลักสูตรคณิตศาสตร์และภาษาโปรตุเกสโรงเรียน </w:t>
      </w:r>
      <w:r w:rsidRPr="00587627">
        <w:rPr>
          <w:rFonts w:ascii="TH SarabunPSK" w:hAnsi="TH SarabunPSK" w:cs="TH SarabunPSK" w:hint="cs"/>
          <w:sz w:val="32"/>
          <w:szCs w:val="32"/>
          <w:shd w:val="clear" w:color="auto" w:fill="FFFFFF"/>
        </w:rPr>
        <w:t>Gabriel Pereira</w:t>
      </w:r>
      <w:r w:rsidRPr="00587627">
        <w:rPr>
          <w:rFonts w:ascii="TH SarabunPSK" w:hAnsi="TH SarabunPSK" w:cs="TH SarabunPSK" w:hint="cs"/>
          <w:sz w:val="32"/>
          <w:szCs w:val="32"/>
          <w:cs/>
        </w:rPr>
        <w:t xml:space="preserve"> จากแบบสอบถามออนไลน์ ข้อมูลทุติยภูมินั้นก็มีปัจจัยที่ไม่ส่งผลกระทบต่อสถานะสุขภาพร่างกายของนักเรียนทั้งสองหลักสูตร ได้แก่ </w:t>
      </w:r>
      <w:r w:rsidRPr="00587627">
        <w:rPr>
          <w:rStyle w:val="a5"/>
          <w:rFonts w:ascii="TH SarabunPSK" w:hAnsi="TH SarabunPSK" w:cs="TH SarabunPSK" w:hint="cs"/>
          <w:b w:val="0"/>
          <w:bCs w:val="0"/>
          <w:sz w:val="32"/>
          <w:szCs w:val="32"/>
          <w:shd w:val="clear" w:color="auto" w:fill="FFFFFF"/>
          <w:cs/>
        </w:rPr>
        <w:t>ปัจจัยด้านเวลาว่าง</w:t>
      </w:r>
      <w:r w:rsidRPr="00587627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หลังเลิกเรียน</w:t>
      </w:r>
      <w:r w:rsidR="000B7517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587627">
        <w:rPr>
          <w:rFonts w:ascii="TH SarabunPSK" w:hAnsi="TH SarabunPSK" w:cs="TH SarabunPSK" w:hint="cs"/>
          <w:sz w:val="32"/>
          <w:szCs w:val="32"/>
          <w:shd w:val="clear" w:color="auto" w:fill="FFFFFF"/>
          <w:cs/>
        </w:rPr>
        <w:t>ปัจจัยด้านการบริโภคเครื่องดื่มแอลกอฮอล์ในวันทำงาน</w:t>
      </w:r>
      <w:r w:rsidR="004D39F3" w:rsidRPr="00587627">
        <w:rPr>
          <w:rFonts w:ascii="TH SarabunPSK" w:hAnsi="TH SarabunPSK" w:cs="TH SarabunPSK" w:hint="cs"/>
          <w:sz w:val="32"/>
          <w:szCs w:val="32"/>
          <w:cs/>
        </w:rPr>
        <w:t xml:space="preserve"> </w:t>
      </w:r>
    </w:p>
    <w:p w14:paraId="79390954" w14:textId="4C082877" w:rsidR="009B679A" w:rsidRPr="008C2ECC" w:rsidRDefault="009B679A" w:rsidP="0094373D">
      <w:pPr>
        <w:jc w:val="thaiDistribute"/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ผลการวิจัย</w:t>
      </w:r>
    </w:p>
    <w:p w14:paraId="1C27C564" w14:textId="77777777" w:rsidR="009B679A" w:rsidRPr="008C2ECC" w:rsidRDefault="009B679A" w:rsidP="0094373D">
      <w:pPr>
        <w:ind w:firstLine="720"/>
        <w:jc w:val="thaiDistribute"/>
        <w:rPr>
          <w:rFonts w:ascii="TH SarabunPSK" w:hAnsi="TH SarabunPSK" w:cs="TH SarabunPSK"/>
          <w:color w:val="333333"/>
          <w:sz w:val="32"/>
          <w:szCs w:val="32"/>
          <w:shd w:val="clear" w:color="auto" w:fill="FFFFFF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การวิจัยในครั้งนี้ทำการศึกษาปัจจัยที่ส่งผลเสียต่อสถานะสุขภาพร่างกายของนักเรียนมัธยมหลักสูตรคณิตศาสตร์และภาษาโปรตุเกส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Gabriel Pereira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โดยข้อมูลที่นำเข้ามาวิเคราะห์นั้นเป็นข้อมูลทุติยภูมิจากแหล่งรวมชุดข้อมูลออนไลน์มีชื่อ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Kaggle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โดยชุดข้อมูลที่นำมาวิเคราะห์นั้นได้ทำการสำรวจด้วยแบบสอบถามออนไลน์จากนักเรียนทั้งสองหลักสูตรสาการเรียน ได้แก่ หลักสูตรคณิตศาสตร์จำนวน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199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คน หลักสูตรภาษาโปรตุเกสจำนวน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199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คน รวมแล้วมีนักเรียนตอบแบบสอบถามออนไลน์อยู่ทั้งหมด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398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คน มีอายุอยู่ในช่วง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15-19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ปี ส่วนใหญ่เป็นเพศชายและส่วนมากนักเรียนจะอาศัยอยู่ในเมือง มีค่าเฉลี่ยในการตอบแบบสอบถามออนไลน์ในแต่ละปัจจัยโดย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มีค่าเฉลี่ยมากที่สุด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 xml:space="preserve">และปัจจัยที่มีค่าเฉลี่ยน้อยที่สุด คือ ปัจจัยด้านการบริโภคเครื่องดื่มแอลกอฮอล์ในวันทำงาน </w:t>
      </w:r>
    </w:p>
    <w:p w14:paraId="59CF690A" w14:textId="0C7E62E0" w:rsidR="0080081A" w:rsidRPr="00133DDB" w:rsidRDefault="009B679A" w:rsidP="00133DDB">
      <w:pPr>
        <w:ind w:firstLine="720"/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ผลการ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ศึกษาปัจจัยที่ส่งผลต่อสถานะสุขภาพร่างกายของนักเรียนมัธยมทั้งสองหลักสูตรสายการเรียน เมื่อท</w:t>
      </w:r>
      <w:r w:rsidR="00607A9C">
        <w:rPr>
          <w:rFonts w:ascii="TH SarabunPSK" w:hAnsi="TH SarabunPSK" w:cs="TH SarabunPSK" w:hint="cs"/>
          <w:sz w:val="32"/>
          <w:szCs w:val="32"/>
          <w:cs/>
        </w:rPr>
        <w:t>ำ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การวิเคราะห์ทางสถิติด้วยวิธีการวิเคราะห์ถดถอยพหุคูณ (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Multiple Regression)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โดยวิธีแบบ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Enter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พบว่า ปัจจัยที่ส่งผลต่อสถานะสุขภาพร่างกายของนักเรียนมัธยมหลักสูตรคณิตศาสตร์และภาษาโปรตุเกสโรงเรียน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</w:rPr>
        <w:t xml:space="preserve">Gabriel Pereira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ทั้ง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ปัจจัยที่นำมาวิเคราะห์นั้นมีเพียง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3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ปัจจัยที่มีนัยสำคัญทางสถิติที่ระดับ </w:t>
      </w:r>
      <w:r w:rsidRPr="008C2ECC">
        <w:rPr>
          <w:rFonts w:ascii="TH SarabunPSK" w:hAnsi="TH SarabunPSK" w:cs="TH SarabunPSK" w:hint="cs"/>
          <w:sz w:val="32"/>
          <w:szCs w:val="32"/>
        </w:rPr>
        <w:t>0.01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 และระดับ 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0.05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 xml:space="preserve">ได้แก่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คุณภาพของความสัมพันธ์ในครอบครัว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, </w:t>
      </w:r>
      <w:r w:rsidRPr="008C2ECC">
        <w:rPr>
          <w:rFonts w:ascii="TH SarabunPSK" w:hAnsi="TH SarabunPSK" w:cs="TH SarabunPSK" w:hint="cs"/>
          <w:color w:val="333333"/>
          <w:sz w:val="32"/>
          <w:szCs w:val="32"/>
          <w:shd w:val="clear" w:color="auto" w:fill="FFFFFF"/>
          <w:cs/>
        </w:rPr>
        <w:t>ปัจจัยด้านการออกไปเที่ยวกับเพื่อนและปัจจัยด้านการบริโภคเครื่องดื่มแอลกอฮอล์ในช่วงสุดสัปดาห์</w:t>
      </w:r>
      <w:r w:rsidRPr="008C2ECC">
        <w:rPr>
          <w:rFonts w:hint="cs"/>
        </w:rPr>
        <w:t xml:space="preserve"> </w:t>
      </w:r>
    </w:p>
    <w:p w14:paraId="5F87F8E2" w14:textId="3E86F0C4" w:rsidR="004D39F3" w:rsidRPr="008C2ECC" w:rsidRDefault="004D39F3" w:rsidP="004D39F3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>ข้อเสนอแนะการวิจัยครั้งต่อไป</w:t>
      </w:r>
    </w:p>
    <w:p w14:paraId="7E63DA94" w14:textId="77777777" w:rsidR="004D39F3" w:rsidRPr="008C2ECC" w:rsidRDefault="004D39F3" w:rsidP="008C2ECC">
      <w:pPr>
        <w:pStyle w:val="a6"/>
        <w:numPr>
          <w:ilvl w:val="0"/>
          <w:numId w:val="5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t>ข้อมูลที่นำมาวิเคราะห์หาปัจจัยที่ส่งผลต่อสถานะสุขภาพร่างกาย เป็นข้อมูลทุติยภูมิในแหล่งสืบค้นหาข้อมูลออนไลน์ ในการทำวิจัยครั้งถัดไป ผู้ที่สนใจในชุดข้อมูลนี้อาจจะคัดเลือกหัวข้อที่ตนสนใจใหม่ เนื่องจากวิจัยครั้งนี้ผู้วิจัยได้คัดเลือกเฉพาะหัวข้อตัวแปรที่ตนสนใจเท่านั้น หรือผู้สนใจอาจจะนำข้อมูลวิจัยชุดนี้เป็นแนวทางในการศึกษาและเก็บข้อมูลปฐมภูมิของตนเองได้ในอนาคต</w:t>
      </w:r>
    </w:p>
    <w:p w14:paraId="416A005B" w14:textId="64D6F883" w:rsidR="00133DDB" w:rsidRPr="00133DDB" w:rsidRDefault="004D39F3" w:rsidP="00133DDB">
      <w:pPr>
        <w:pStyle w:val="a6"/>
        <w:numPr>
          <w:ilvl w:val="0"/>
          <w:numId w:val="5"/>
        </w:numPr>
        <w:jc w:val="thaiDistribute"/>
        <w:rPr>
          <w:rFonts w:ascii="TH SarabunPSK" w:hAnsi="TH SarabunPSK" w:cs="TH SarabunPSK"/>
          <w:sz w:val="32"/>
          <w:szCs w:val="32"/>
        </w:rPr>
      </w:pPr>
      <w:r w:rsidRPr="008C2ECC">
        <w:rPr>
          <w:rFonts w:ascii="TH SarabunPSK" w:hAnsi="TH SarabunPSK" w:cs="TH SarabunPSK" w:hint="cs"/>
          <w:sz w:val="32"/>
          <w:szCs w:val="32"/>
          <w:cs/>
        </w:rPr>
        <w:lastRenderedPageBreak/>
        <w:t>การศึกษาครั้งนี้เป็นการศึกษาเชิงปริมาณ ไม่มีการศึกษาเจาะลึกในรายละเอียด ดังนั้น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ในการวิจัยครั้งต่อไป หากผู้สนใจต้องการข้อมูลเชิงลึกมากขึ้น ก็สามารถ</w:t>
      </w:r>
      <w:proofErr w:type="spellStart"/>
      <w:r w:rsidRPr="008C2ECC">
        <w:rPr>
          <w:rFonts w:ascii="TH SarabunPSK" w:hAnsi="TH SarabunPSK" w:cs="TH SarabunPSK" w:hint="cs"/>
          <w:sz w:val="32"/>
          <w:szCs w:val="32"/>
          <w:cs/>
        </w:rPr>
        <w:t>ทํ</w:t>
      </w:r>
      <w:proofErr w:type="spellEnd"/>
      <w:r w:rsidRPr="008C2ECC">
        <w:rPr>
          <w:rFonts w:ascii="TH SarabunPSK" w:hAnsi="TH SarabunPSK" w:cs="TH SarabunPSK" w:hint="cs"/>
          <w:sz w:val="32"/>
          <w:szCs w:val="32"/>
          <w:cs/>
        </w:rPr>
        <w:t>าการศึกษาเชิงคุณภาพ</w:t>
      </w:r>
      <w:r w:rsidRPr="008C2ECC">
        <w:rPr>
          <w:rFonts w:ascii="TH SarabunPSK" w:hAnsi="TH SarabunPSK" w:cs="TH SarabunPSK" w:hint="cs"/>
          <w:sz w:val="32"/>
          <w:szCs w:val="32"/>
        </w:rPr>
        <w:t xml:space="preserve"> 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เพื่อที่จะได้ข้อมูลเชิงลึกมาใช้ในการวิเคราะห์จะมีความชัดเจนมากกว่าการใช้</w:t>
      </w:r>
      <w:r w:rsidR="00D458B7" w:rsidRPr="008C2ECC">
        <w:rPr>
          <w:rFonts w:ascii="TH SarabunPSK" w:hAnsi="TH SarabunPSK" w:cs="TH SarabunPSK" w:hint="cs"/>
          <w:sz w:val="32"/>
          <w:szCs w:val="32"/>
          <w:cs/>
        </w:rPr>
        <w:t>แบบสอบถามทุติยภูมิเป็</w:t>
      </w:r>
      <w:r w:rsidRPr="008C2ECC">
        <w:rPr>
          <w:rFonts w:ascii="TH SarabunPSK" w:hAnsi="TH SarabunPSK" w:cs="TH SarabunPSK" w:hint="cs"/>
          <w:sz w:val="32"/>
          <w:szCs w:val="32"/>
          <w:cs/>
        </w:rPr>
        <w:t>นเครื่องมือเพียงอย่างเดียว</w:t>
      </w:r>
    </w:p>
    <w:p w14:paraId="0293B6E7" w14:textId="141F4D37" w:rsidR="00133DDB" w:rsidRPr="00133DDB" w:rsidRDefault="00133DDB" w:rsidP="00133DDB">
      <w:pPr>
        <w:jc w:val="thaiDistribute"/>
        <w:rPr>
          <w:rFonts w:ascii="TH SarabunPSK" w:hAnsi="TH SarabunPSK" w:cs="TH SarabunPSK"/>
          <w:sz w:val="32"/>
          <w:szCs w:val="32"/>
        </w:rPr>
      </w:pPr>
      <w:r w:rsidRPr="00133DDB">
        <w:rPr>
          <w:rFonts w:ascii="TH SarabunPSK" w:hAnsi="TH SarabunPSK" w:cs="TH SarabunPSK"/>
          <w:b/>
          <w:bCs/>
          <w:sz w:val="36"/>
          <w:szCs w:val="36"/>
          <w:cs/>
        </w:rPr>
        <w:t>กิตติกรรมประกาศ</w:t>
      </w:r>
    </w:p>
    <w:p w14:paraId="6C8A4E0B" w14:textId="6199B982" w:rsidR="00133DDB" w:rsidRPr="00133DDB" w:rsidRDefault="00133DDB" w:rsidP="00133DDB">
      <w:pPr>
        <w:pStyle w:val="a3"/>
        <w:jc w:val="thaiDistribute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b/>
          <w:bCs/>
          <w:sz w:val="36"/>
          <w:szCs w:val="36"/>
        </w:rPr>
        <w:tab/>
      </w:r>
      <w:r>
        <w:rPr>
          <w:rFonts w:ascii="TH SarabunPSK" w:hAnsi="TH SarabunPSK" w:cs="TH SarabunPSK" w:hint="cs"/>
          <w:sz w:val="32"/>
          <w:szCs w:val="32"/>
          <w:cs/>
        </w:rPr>
        <w:t>งานวิจัย</w:t>
      </w:r>
      <w:r w:rsidRPr="00133DDB">
        <w:rPr>
          <w:rFonts w:ascii="TH SarabunPSK" w:hAnsi="TH SarabunPSK" w:cs="TH SarabunPSK"/>
          <w:sz w:val="32"/>
          <w:szCs w:val="32"/>
          <w:cs/>
        </w:rPr>
        <w:t>สถิติเพื่อการวิเคราะห์ข้อมูลนี้ส่วนหนึ่งของการศึกษาตามหลักสูตรหลักสูตรวิทยาการสารสนเทศบัณฑิต สาขาวิชาเทคโนโลยีดิจิทัล โครงการจัดรูปแบบการบริหารวิชาการด้านเทคโนโลยีดิจิทัลรูปใหม่ มหาวิทยาลัยเทคโนโลยี</w:t>
      </w:r>
      <w:proofErr w:type="spellStart"/>
      <w:r w:rsidRPr="00133DDB">
        <w:rPr>
          <w:rFonts w:ascii="TH SarabunPSK" w:hAnsi="TH SarabunPSK" w:cs="TH SarabunPSK"/>
          <w:sz w:val="32"/>
          <w:szCs w:val="32"/>
          <w:cs/>
        </w:rPr>
        <w:t>สุร</w:t>
      </w:r>
      <w:proofErr w:type="spellEnd"/>
      <w:r w:rsidRPr="00133DDB">
        <w:rPr>
          <w:rFonts w:ascii="TH SarabunPSK" w:hAnsi="TH SarabunPSK" w:cs="TH SarabunPSK"/>
          <w:sz w:val="32"/>
          <w:szCs w:val="32"/>
          <w:cs/>
        </w:rPr>
        <w:t>นารี ได้บรรลุตามวัตถุประสงค์ของผู้จัดทำโครงงานไปด้วยดี ผู้จัดทำขอขอบพระคุณรองศาสตราจารย์ ดร. บุรท</w:t>
      </w:r>
      <w:proofErr w:type="spellStart"/>
      <w:r w:rsidRPr="00133DDB">
        <w:rPr>
          <w:rFonts w:ascii="TH SarabunPSK" w:hAnsi="TH SarabunPSK" w:cs="TH SarabunPSK"/>
          <w:sz w:val="32"/>
          <w:szCs w:val="32"/>
          <w:cs/>
        </w:rPr>
        <w:t>ิน</w:t>
      </w:r>
      <w:proofErr w:type="spellEnd"/>
      <w:r w:rsidRPr="00133DDB">
        <w:rPr>
          <w:rFonts w:ascii="TH SarabunPSK" w:hAnsi="TH SarabunPSK" w:cs="TH SarabunPSK"/>
          <w:sz w:val="32"/>
          <w:szCs w:val="32"/>
          <w:cs/>
        </w:rPr>
        <w:t xml:space="preserve">  ขำ</w:t>
      </w:r>
      <w:proofErr w:type="spellStart"/>
      <w:r w:rsidRPr="00133DDB">
        <w:rPr>
          <w:rFonts w:ascii="TH SarabunPSK" w:hAnsi="TH SarabunPSK" w:cs="TH SarabunPSK"/>
          <w:sz w:val="32"/>
          <w:szCs w:val="32"/>
          <w:cs/>
        </w:rPr>
        <w:t>ภิ</w:t>
      </w:r>
      <w:proofErr w:type="spellEnd"/>
      <w:r w:rsidRPr="00133DDB">
        <w:rPr>
          <w:rFonts w:ascii="TH SarabunPSK" w:hAnsi="TH SarabunPSK" w:cs="TH SarabunPSK"/>
          <w:sz w:val="32"/>
          <w:szCs w:val="32"/>
          <w:cs/>
        </w:rPr>
        <w:t>รัฐและดร.</w:t>
      </w:r>
      <w:proofErr w:type="spellStart"/>
      <w:r w:rsidRPr="00133DDB">
        <w:rPr>
          <w:rFonts w:ascii="TH SarabunPSK" w:hAnsi="TH SarabunPSK" w:cs="TH SarabunPSK"/>
          <w:sz w:val="32"/>
          <w:szCs w:val="32"/>
          <w:cs/>
        </w:rPr>
        <w:t>ดิ</w:t>
      </w:r>
      <w:proofErr w:type="spellEnd"/>
      <w:r w:rsidRPr="00133DDB">
        <w:rPr>
          <w:rFonts w:ascii="TH SarabunPSK" w:hAnsi="TH SarabunPSK" w:cs="TH SarabunPSK"/>
          <w:sz w:val="32"/>
          <w:szCs w:val="32"/>
          <w:cs/>
        </w:rPr>
        <w:t>สกุล ชลศาลาสินธุ์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133DDB">
        <w:rPr>
          <w:rFonts w:ascii="TH SarabunPSK" w:hAnsi="TH SarabunPSK" w:cs="TH SarabunPSK"/>
          <w:sz w:val="32"/>
          <w:szCs w:val="32"/>
          <w:cs/>
        </w:rPr>
        <w:t>ที</w:t>
      </w:r>
      <w:r>
        <w:rPr>
          <w:rFonts w:ascii="TH SarabunPSK" w:hAnsi="TH SarabunPSK" w:cs="TH SarabunPSK" w:hint="cs"/>
          <w:sz w:val="32"/>
          <w:szCs w:val="32"/>
          <w:cs/>
        </w:rPr>
        <w:t>่</w:t>
      </w:r>
      <w:r w:rsidRPr="00133DDB">
        <w:rPr>
          <w:rFonts w:ascii="TH SarabunPSK" w:hAnsi="TH SarabunPSK" w:cs="TH SarabunPSK"/>
          <w:sz w:val="32"/>
          <w:szCs w:val="32"/>
          <w:cs/>
        </w:rPr>
        <w:t>สละเวลาอันมีค่าในการให้คำแนะนำ และช่วยปรับปรุงข้อบกพร่องของโครงงานนี้</w:t>
      </w:r>
    </w:p>
    <w:p w14:paraId="1AB13A12" w14:textId="18EEC7C1" w:rsidR="00133DDB" w:rsidRPr="00133DDB" w:rsidRDefault="00133DDB" w:rsidP="00133DDB">
      <w:pPr>
        <w:pStyle w:val="a3"/>
        <w:jc w:val="thaiDistribute"/>
        <w:rPr>
          <w:rFonts w:ascii="TH SarabunPSK" w:hAnsi="TH SarabunPSK" w:cs="TH SarabunPSK"/>
          <w:sz w:val="32"/>
          <w:szCs w:val="32"/>
        </w:rPr>
      </w:pPr>
      <w:r w:rsidRPr="00133DDB">
        <w:rPr>
          <w:rFonts w:ascii="TH SarabunPSK" w:hAnsi="TH SarabunPSK" w:cs="TH SarabunPSK"/>
          <w:sz w:val="32"/>
          <w:szCs w:val="32"/>
        </w:rPr>
        <w:tab/>
      </w:r>
      <w:r w:rsidRPr="00133DDB">
        <w:rPr>
          <w:rFonts w:ascii="TH SarabunPSK" w:hAnsi="TH SarabunPSK" w:cs="TH SarabunPSK"/>
          <w:sz w:val="32"/>
          <w:szCs w:val="32"/>
          <w:cs/>
        </w:rPr>
        <w:t>ขอขอบพระคุณหน่วยตัวอย่างและแหล่งข้อมูลทุติยภูมิในการทำให้</w:t>
      </w:r>
      <w:r>
        <w:rPr>
          <w:rFonts w:ascii="TH SarabunPSK" w:hAnsi="TH SarabunPSK" w:cs="TH SarabunPSK" w:hint="cs"/>
          <w:sz w:val="32"/>
          <w:szCs w:val="32"/>
          <w:cs/>
        </w:rPr>
        <w:t>งานวิจัย</w:t>
      </w:r>
      <w:r w:rsidRPr="00133DDB">
        <w:rPr>
          <w:rFonts w:ascii="TH SarabunPSK" w:hAnsi="TH SarabunPSK" w:cs="TH SarabunPSK"/>
          <w:sz w:val="32"/>
          <w:szCs w:val="32"/>
          <w:cs/>
        </w:rPr>
        <w:t xml:space="preserve">นี้สำเร็จไปได้อย่างดี และขอขอบพระคุณเพื่อนๆ ในสาขาวิชา </w:t>
      </w:r>
      <w:r w:rsidRPr="00133DDB">
        <w:rPr>
          <w:rFonts w:ascii="TH SarabunPSK" w:hAnsi="TH SarabunPSK" w:cs="TH SarabunPSK"/>
          <w:sz w:val="32"/>
          <w:szCs w:val="32"/>
        </w:rPr>
        <w:t>110125</w:t>
      </w:r>
      <w:r>
        <w:rPr>
          <w:rFonts w:ascii="TH SarabunPSK" w:hAnsi="TH SarabunPSK" w:cs="TH SarabunPSK"/>
          <w:sz w:val="32"/>
          <w:szCs w:val="32"/>
        </w:rPr>
        <w:t xml:space="preserve">1 </w:t>
      </w:r>
      <w:r>
        <w:rPr>
          <w:rFonts w:ascii="TH SarabunPSK" w:hAnsi="TH SarabunPSK" w:cs="TH SarabunPSK" w:hint="cs"/>
          <w:sz w:val="32"/>
          <w:szCs w:val="32"/>
          <w:cs/>
        </w:rPr>
        <w:t>และ 1101252</w:t>
      </w:r>
      <w:r w:rsidRPr="00133DDB">
        <w:rPr>
          <w:rFonts w:ascii="TH SarabunPSK" w:hAnsi="TH SarabunPSK" w:cs="TH SarabunPSK"/>
          <w:sz w:val="32"/>
          <w:szCs w:val="32"/>
          <w:cs/>
        </w:rPr>
        <w:t xml:space="preserve"> ทุกท่านที่คอยให้คำปรึกษา ตลอดจนให้ความช่วยเหลือ จนทำให้โครงงานวิจัยนี้สำเร็จลงได้อย่างมีประสิทธิภาพ</w:t>
      </w:r>
    </w:p>
    <w:p w14:paraId="7F9CEDDB" w14:textId="77777777" w:rsidR="00133DDB" w:rsidRDefault="00133DDB" w:rsidP="00133DDB">
      <w:pPr>
        <w:pStyle w:val="a3"/>
      </w:pPr>
    </w:p>
    <w:p w14:paraId="47957A92" w14:textId="1B7200FF" w:rsidR="00D458B7" w:rsidRPr="008C2ECC" w:rsidRDefault="00D458B7" w:rsidP="00794225">
      <w:pPr>
        <w:rPr>
          <w:rFonts w:ascii="TH SarabunPSK" w:hAnsi="TH SarabunPSK" w:cs="TH SarabunPSK"/>
          <w:b/>
          <w:bCs/>
          <w:sz w:val="36"/>
          <w:szCs w:val="36"/>
        </w:rPr>
      </w:pPr>
      <w:r w:rsidRPr="008C2ECC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รายการอ้างอิง </w:t>
      </w:r>
    </w:p>
    <w:p w14:paraId="72501726" w14:textId="4D1F3C6E" w:rsidR="000A3BF1" w:rsidRPr="00391A3A" w:rsidRDefault="000A3BF1" w:rsidP="000A3BF1">
      <w:pPr>
        <w:ind w:firstLine="720"/>
        <w:rPr>
          <w:rFonts w:ascii="TH SarabunPSK" w:hAnsi="TH SarabunPSK" w:cs="TH SarabunPSK"/>
          <w:sz w:val="30"/>
          <w:szCs w:val="30"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t>ขนิษฐา พรมกระโทก, และวิลาวัณย์ ชมนิรัตน์. (2563).  การดื่มเครื่องดื่มแอลกอฮอล์ของวัยรุ่นชุมชนเขตชานเมืองจังหวัดแห่งหนึ่ง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ในภาคอีสานของประเทศไทย.  </w:t>
      </w:r>
      <w:r w:rsidRPr="00391A3A">
        <w:rPr>
          <w:rFonts w:ascii="TH SarabunPSK" w:hAnsi="TH SarabunPSK" w:cs="TH SarabunPSK" w:hint="cs"/>
          <w:sz w:val="30"/>
          <w:szCs w:val="30"/>
          <w:shd w:val="clear" w:color="auto" w:fill="FFFFFF"/>
          <w:cs/>
        </w:rPr>
        <w:t>วารสารพยาบาลสาร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, 18 (9), 23-25. สืบค้นจาก</w:t>
      </w:r>
      <w:r w:rsidR="00391A3A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https://he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02.</w:t>
      </w:r>
      <w:r w:rsidRPr="00391A3A">
        <w:rPr>
          <w:rFonts w:ascii="TH SarabunPSK" w:hAnsi="TH SarabunPSK" w:cs="TH SarabunPSK" w:hint="cs"/>
          <w:sz w:val="30"/>
          <w:szCs w:val="30"/>
        </w:rPr>
        <w:t>tcithaijo.org/</w:t>
      </w:r>
      <w:proofErr w:type="spellStart"/>
      <w:r w:rsidRPr="00391A3A">
        <w:rPr>
          <w:rFonts w:ascii="TH SarabunPSK" w:hAnsi="TH SarabunPSK" w:cs="TH SarabunPSK" w:hint="cs"/>
          <w:sz w:val="30"/>
          <w:szCs w:val="30"/>
        </w:rPr>
        <w:t>index.php</w:t>
      </w:r>
      <w:proofErr w:type="spellEnd"/>
      <w:r w:rsidRPr="00391A3A">
        <w:rPr>
          <w:rFonts w:ascii="TH SarabunPSK" w:hAnsi="TH SarabunPSK" w:cs="TH SarabunPSK" w:hint="cs"/>
          <w:sz w:val="30"/>
          <w:szCs w:val="30"/>
        </w:rPr>
        <w:t>/</w:t>
      </w:r>
      <w:proofErr w:type="spellStart"/>
      <w:r w:rsidRPr="00391A3A">
        <w:rPr>
          <w:rFonts w:ascii="TH SarabunPSK" w:hAnsi="TH SarabunPSK" w:cs="TH SarabunPSK" w:hint="cs"/>
          <w:sz w:val="30"/>
          <w:szCs w:val="30"/>
        </w:rPr>
        <w:t>cmunursing</w:t>
      </w:r>
      <w:proofErr w:type="spellEnd"/>
      <w:r w:rsidRPr="00391A3A">
        <w:rPr>
          <w:rFonts w:ascii="TH SarabunPSK" w:hAnsi="TH SarabunPSK" w:cs="TH SarabunPSK" w:hint="cs"/>
          <w:sz w:val="30"/>
          <w:szCs w:val="30"/>
        </w:rPr>
        <w:t>/article/view/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74635</w:t>
      </w:r>
    </w:p>
    <w:p w14:paraId="2088132D" w14:textId="1A5283C5" w:rsidR="00F56D59" w:rsidRPr="00391A3A" w:rsidRDefault="00F56D59" w:rsidP="008C2ECC">
      <w:pPr>
        <w:ind w:firstLine="720"/>
        <w:rPr>
          <w:rFonts w:ascii="TH SarabunPSK" w:hAnsi="TH SarabunPSK" w:cs="TH SarabunPSK"/>
          <w:sz w:val="30"/>
          <w:szCs w:val="30"/>
          <w:cs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fldChar w:fldCharType="begin"/>
      </w:r>
      <w:r w:rsidRPr="00391A3A">
        <w:rPr>
          <w:rFonts w:ascii="TH SarabunPSK" w:hAnsi="TH SarabunPSK" w:cs="TH SarabunPSK" w:hint="cs"/>
          <w:sz w:val="30"/>
          <w:szCs w:val="30"/>
        </w:rPr>
        <w:instrText xml:space="preserve"> ADDIN EN.REFLIST </w:instrText>
      </w:r>
      <w:r w:rsidRPr="00391A3A">
        <w:rPr>
          <w:rFonts w:ascii="TH SarabunPSK" w:hAnsi="TH SarabunPSK" w:cs="TH SarabunPSK" w:hint="cs"/>
          <w:sz w:val="30"/>
          <w:szCs w:val="30"/>
          <w:cs/>
        </w:rPr>
        <w:fldChar w:fldCharType="separate"/>
      </w:r>
      <w:r w:rsidRPr="00391A3A">
        <w:rPr>
          <w:rFonts w:ascii="TH SarabunPSK" w:hAnsi="TH SarabunPSK" w:cs="TH SarabunPSK" w:hint="cs"/>
          <w:sz w:val="30"/>
          <w:szCs w:val="30"/>
          <w:cs/>
        </w:rPr>
        <w:t>ชำนาญ ศรีสวัสดิ์</w:t>
      </w:r>
      <w:r w:rsidRPr="00391A3A">
        <w:rPr>
          <w:rFonts w:ascii="TH SarabunPSK" w:hAnsi="TH SarabunPSK" w:cs="TH SarabunPSK" w:hint="cs"/>
          <w:sz w:val="30"/>
          <w:szCs w:val="30"/>
        </w:rPr>
        <w:t>. (</w:t>
      </w: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2019). 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การศึกษาการกำหนดขนาดกลุ่มตัวอย่างของนักวิจัยไทยและนิสิต-นักศึกษาระดับ อุดมศึกษาของไทยในการวิจัยเชิงปริมาณทางด้านสังคมศาสตร์มนุษยศาสตร์การโรงแรมการท่องเที่ยวและอื่นๆ.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="0080081A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="008E1CF9" w:rsidRPr="00391A3A">
        <w:rPr>
          <w:rFonts w:ascii="TH SarabunPSK" w:hAnsi="TH SarabunPSK" w:cs="TH SarabunPSK" w:hint="cs"/>
          <w:sz w:val="30"/>
          <w:szCs w:val="30"/>
          <w:cs/>
        </w:rPr>
        <w:t>วารสารครุศาสตร์ มหาวิทยลัยจุฬาลงกรณ์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>,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47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(1)</w:t>
      </w:r>
      <w:r w:rsidR="00A05C34" w:rsidRPr="00391A3A">
        <w:rPr>
          <w:rFonts w:ascii="TH SarabunPSK" w:hAnsi="TH SarabunPSK" w:cs="TH SarabunPSK" w:hint="cs"/>
          <w:sz w:val="30"/>
          <w:szCs w:val="30"/>
          <w:cs/>
        </w:rPr>
        <w:t>,</w:t>
      </w: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 295-316.</w:t>
      </w:r>
      <w:r w:rsidR="0080081A" w:rsidRPr="00391A3A">
        <w:rPr>
          <w:rFonts w:ascii="TH SarabunPSK" w:hAnsi="TH SarabunPSK" w:cs="TH SarabunPSK" w:hint="cs"/>
          <w:sz w:val="30"/>
          <w:szCs w:val="30"/>
          <w:cs/>
        </w:rPr>
        <w:t xml:space="preserve"> สืบค้นจาก </w:t>
      </w:r>
      <w:r w:rsidR="0080081A" w:rsidRPr="00391A3A">
        <w:rPr>
          <w:rFonts w:ascii="TH SarabunPSK" w:hAnsi="TH SarabunPSK" w:cs="TH SarabunPSK" w:hint="cs"/>
          <w:sz w:val="30"/>
          <w:szCs w:val="30"/>
        </w:rPr>
        <w:t>https://so</w:t>
      </w:r>
      <w:r w:rsidR="0080081A" w:rsidRPr="00391A3A">
        <w:rPr>
          <w:rFonts w:ascii="TH SarabunPSK" w:hAnsi="TH SarabunPSK" w:cs="TH SarabunPSK" w:hint="cs"/>
          <w:sz w:val="30"/>
          <w:szCs w:val="30"/>
          <w:cs/>
        </w:rPr>
        <w:t>02.</w:t>
      </w:r>
      <w:r w:rsidR="0080081A" w:rsidRPr="00391A3A">
        <w:rPr>
          <w:rFonts w:ascii="TH SarabunPSK" w:hAnsi="TH SarabunPSK" w:cs="TH SarabunPSK" w:hint="cs"/>
          <w:sz w:val="30"/>
          <w:szCs w:val="30"/>
        </w:rPr>
        <w:t>tci-thaijo.org/index.php/EDUCU/article/view/</w:t>
      </w:r>
      <w:r w:rsidR="0080081A" w:rsidRPr="00391A3A">
        <w:rPr>
          <w:rFonts w:ascii="TH SarabunPSK" w:hAnsi="TH SarabunPSK" w:cs="TH SarabunPSK" w:hint="cs"/>
          <w:sz w:val="30"/>
          <w:szCs w:val="30"/>
          <w:cs/>
        </w:rPr>
        <w:t>179824</w:t>
      </w:r>
      <w:r w:rsidRPr="00391A3A">
        <w:rPr>
          <w:rFonts w:ascii="TH SarabunPSK" w:hAnsi="TH SarabunPSK" w:cs="TH SarabunPSK" w:hint="cs"/>
          <w:sz w:val="30"/>
          <w:szCs w:val="30"/>
          <w:cs/>
        </w:rPr>
        <w:tab/>
      </w:r>
    </w:p>
    <w:p w14:paraId="5E473806" w14:textId="48227485" w:rsidR="0073040D" w:rsidRPr="00391A3A" w:rsidRDefault="00F56D59" w:rsidP="008C2ECC">
      <w:pPr>
        <w:ind w:firstLine="720"/>
        <w:rPr>
          <w:rFonts w:ascii="TH SarabunPSK" w:hAnsi="TH SarabunPSK" w:cs="TH SarabunPSK"/>
          <w:sz w:val="30"/>
          <w:szCs w:val="30"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fldChar w:fldCharType="end"/>
      </w:r>
      <w:r w:rsidR="001E3AEA" w:rsidRPr="00391A3A">
        <w:rPr>
          <w:rFonts w:ascii="TH SarabunPSK" w:hAnsi="TH SarabunPSK" w:cs="TH SarabunPSK" w:hint="cs"/>
          <w:sz w:val="30"/>
          <w:szCs w:val="30"/>
          <w:cs/>
        </w:rPr>
        <w:t>จินตนา วัชรสินธุ์, และรวิว</w:t>
      </w:r>
      <w:proofErr w:type="spellStart"/>
      <w:r w:rsidR="001E3AEA" w:rsidRPr="00391A3A">
        <w:rPr>
          <w:rFonts w:ascii="TH SarabunPSK" w:hAnsi="TH SarabunPSK" w:cs="TH SarabunPSK" w:hint="cs"/>
          <w:sz w:val="30"/>
          <w:szCs w:val="30"/>
          <w:cs/>
        </w:rPr>
        <w:t>รร</w:t>
      </w:r>
      <w:proofErr w:type="spellEnd"/>
      <w:r w:rsidR="001E3AEA" w:rsidRPr="00391A3A">
        <w:rPr>
          <w:rFonts w:ascii="TH SarabunPSK" w:hAnsi="TH SarabunPSK" w:cs="TH SarabunPSK" w:hint="cs"/>
          <w:sz w:val="30"/>
          <w:szCs w:val="30"/>
          <w:cs/>
        </w:rPr>
        <w:t>ณ คำเงิน.</w:t>
      </w:r>
      <w:r w:rsidR="001E3AEA" w:rsidRPr="00391A3A">
        <w:rPr>
          <w:rFonts w:ascii="TH SarabunPSK" w:hAnsi="TH SarabunPSK" w:cs="TH SarabunPSK" w:hint="cs"/>
          <w:sz w:val="30"/>
          <w:szCs w:val="30"/>
        </w:rPr>
        <w:t xml:space="preserve"> (2561).  </w:t>
      </w:r>
      <w:r w:rsidR="001E3AEA" w:rsidRPr="00391A3A">
        <w:rPr>
          <w:rFonts w:ascii="TH SarabunPSK" w:hAnsi="TH SarabunPSK" w:cs="TH SarabunPSK" w:hint="cs"/>
          <w:sz w:val="30"/>
          <w:szCs w:val="30"/>
          <w:cs/>
        </w:rPr>
        <w:t>ปัจจัยที่มีความสัมพันธ์กับความรุนแรงในครอบครัวของเด็กวัยเรียน. วารสารสาธารณสุข มหาวิทยลัยบูรพา, 8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="001E3AEA" w:rsidRPr="00391A3A">
        <w:rPr>
          <w:rFonts w:ascii="TH SarabunPSK" w:hAnsi="TH SarabunPSK" w:cs="TH SarabunPSK" w:hint="cs"/>
          <w:sz w:val="30"/>
          <w:szCs w:val="30"/>
          <w:cs/>
        </w:rPr>
        <w:t xml:space="preserve">(2), 190-192. สืบค้นจาก </w:t>
      </w:r>
      <w:hyperlink r:id="rId8" w:history="1">
        <w:r w:rsidR="008C2ECC" w:rsidRPr="00391A3A">
          <w:rPr>
            <w:rStyle w:val="ab"/>
            <w:rFonts w:ascii="TH SarabunPSK" w:hAnsi="TH SarabunPSK" w:cs="TH SarabunPSK" w:hint="cs"/>
            <w:color w:val="auto"/>
            <w:sz w:val="30"/>
            <w:szCs w:val="30"/>
            <w:u w:val="none"/>
          </w:rPr>
          <w:t>file:///C:/Users/User/Downloads/130876%E0%B9%84%E0%B8%9F%E0%B8%A5%E0%B9%8C%E0%B8%9A%E0%B8%97%E0%B8%84%E0%B8%A7%E0%B8%B2%E0%B8%A1-344843-1-10-20180627.pdf</w:t>
        </w:r>
      </w:hyperlink>
    </w:p>
    <w:p w14:paraId="7783650A" w14:textId="77777777" w:rsidR="00391A3A" w:rsidRPr="00391A3A" w:rsidRDefault="00A05C34" w:rsidP="00391A3A">
      <w:pPr>
        <w:ind w:firstLine="720"/>
        <w:rPr>
          <w:rFonts w:ascii="TH SarabunPSK" w:hAnsi="TH SarabunPSK" w:cs="TH SarabunPSK"/>
          <w:sz w:val="30"/>
          <w:szCs w:val="30"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เผ่าไทย สินอาพล, และนฤภัค </w:t>
      </w:r>
      <w:proofErr w:type="spellStart"/>
      <w:r w:rsidRPr="00391A3A">
        <w:rPr>
          <w:rFonts w:ascii="TH SarabunPSK" w:hAnsi="TH SarabunPSK" w:cs="TH SarabunPSK" w:hint="cs"/>
          <w:sz w:val="30"/>
          <w:szCs w:val="30"/>
          <w:cs/>
        </w:rPr>
        <w:t>จั</w:t>
      </w:r>
      <w:proofErr w:type="spellEnd"/>
      <w:r w:rsidRPr="00391A3A">
        <w:rPr>
          <w:rFonts w:ascii="TH SarabunPSK" w:hAnsi="TH SarabunPSK" w:cs="TH SarabunPSK" w:hint="cs"/>
          <w:sz w:val="30"/>
          <w:szCs w:val="30"/>
          <w:cs/>
        </w:rPr>
        <w:t>นทิมา. (</w:t>
      </w:r>
      <w:r w:rsidRPr="00391A3A">
        <w:rPr>
          <w:rFonts w:ascii="TH SarabunPSK" w:hAnsi="TH SarabunPSK" w:cs="TH SarabunPSK" w:hint="cs"/>
          <w:sz w:val="30"/>
          <w:szCs w:val="30"/>
        </w:rPr>
        <w:t>2560).</w:t>
      </w:r>
      <w:r w:rsidR="0080081A"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ผลกระทบและแนวทางแก้ไขปัญหาจากการเข้าถึงเครื่องดื่มแอลกอฮอล์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ของนักศึกษาหญิงในมหาวิทยาลัยในจังหวัดเชียงใหม่</w:t>
      </w:r>
      <w:r w:rsidRPr="00391A3A">
        <w:rPr>
          <w:rFonts w:ascii="TH SarabunPSK" w:hAnsi="TH SarabunPSK" w:cs="TH SarabunPSK" w:hint="cs"/>
          <w:sz w:val="30"/>
          <w:szCs w:val="30"/>
        </w:rPr>
        <w:t>.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="0080081A"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="008E1CF9" w:rsidRPr="00391A3A">
        <w:rPr>
          <w:rFonts w:ascii="TH SarabunPSK" w:hAnsi="TH SarabunPSK" w:cs="TH SarabunPSK" w:hint="cs"/>
          <w:sz w:val="30"/>
          <w:szCs w:val="30"/>
          <w:cs/>
        </w:rPr>
        <w:t>วารสารวิจัยเพื่อพัฒนาชุมชน</w:t>
      </w:r>
      <w:r w:rsidR="008E1CF9"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="008E1CF9" w:rsidRPr="00391A3A">
        <w:rPr>
          <w:rFonts w:ascii="TH SarabunPSK" w:hAnsi="TH SarabunPSK" w:cs="TH SarabunPSK" w:hint="cs"/>
          <w:sz w:val="30"/>
          <w:szCs w:val="30"/>
          <w:cs/>
        </w:rPr>
        <w:t>มหาวิทยลัยนเรศวร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>,</w:t>
      </w:r>
      <w:r w:rsidR="008E1CF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11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(1), 682-685</w:t>
      </w:r>
      <w:r w:rsidR="0080081A" w:rsidRPr="00391A3A">
        <w:rPr>
          <w:rFonts w:ascii="TH SarabunPSK" w:hAnsi="TH SarabunPSK" w:cs="TH SarabunPSK" w:hint="cs"/>
          <w:sz w:val="30"/>
          <w:szCs w:val="30"/>
        </w:rPr>
        <w:t xml:space="preserve">. </w:t>
      </w:r>
      <w:r w:rsidR="0080081A" w:rsidRPr="00391A3A">
        <w:rPr>
          <w:rFonts w:ascii="TH SarabunPSK" w:hAnsi="TH SarabunPSK" w:cs="TH SarabunPSK" w:hint="cs"/>
          <w:sz w:val="30"/>
          <w:szCs w:val="30"/>
          <w:cs/>
        </w:rPr>
        <w:t>สืบค้นจาก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="0080081A" w:rsidRPr="00391A3A">
        <w:rPr>
          <w:rFonts w:ascii="TH SarabunPSK" w:hAnsi="TH SarabunPSK" w:cs="TH SarabunPSK" w:hint="cs"/>
          <w:sz w:val="30"/>
          <w:szCs w:val="30"/>
        </w:rPr>
        <w:t>http://www.journal.nu.ac.th/JCDR/article/view/</w:t>
      </w:r>
      <w:r w:rsidR="00CE4369" w:rsidRPr="00391A3A">
        <w:rPr>
          <w:rFonts w:ascii="TH SarabunPSK" w:hAnsi="TH SarabunPSK" w:cs="TH SarabunPSK" w:hint="cs"/>
          <w:sz w:val="30"/>
          <w:szCs w:val="30"/>
        </w:rPr>
        <w:t xml:space="preserve"> </w:t>
      </w:r>
    </w:p>
    <w:p w14:paraId="5EB1D746" w14:textId="06C82D2B" w:rsidR="00794225" w:rsidRPr="00391A3A" w:rsidRDefault="00391A3A" w:rsidP="00391A3A">
      <w:pPr>
        <w:ind w:firstLine="720"/>
        <w:rPr>
          <w:rFonts w:ascii="TH SarabunPSK" w:hAnsi="TH SarabunPSK" w:cs="TH SarabunPSK"/>
          <w:sz w:val="30"/>
          <w:szCs w:val="30"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lastRenderedPageBreak/>
        <w:t>พบแพทย์. (2563). ปัญหาครอบครัวสาเหตุการขัดแย้ง. สืบค้น 12 พฤศจิกายน 2564, จาก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hyperlink r:id="rId9" w:tgtFrame="_blank" w:history="1">
        <w:r w:rsidRPr="00391A3A">
          <w:rPr>
            <w:rStyle w:val="ab"/>
            <w:rFonts w:ascii="TH SarabunPSK" w:hAnsi="TH SarabunPSK" w:cs="TH SarabunPSK" w:hint="cs"/>
            <w:color w:val="auto"/>
            <w:sz w:val="30"/>
            <w:szCs w:val="30"/>
            <w:u w:val="none"/>
          </w:rPr>
          <w:t>https://www.pobpad.com/%E0%B8%9B%E0%B8%B1%E0%B8%8D%E0%B8%AB%E0%B8%B2%E0%B8%84%E0%B8%A3%E0%B8%AD%E0%B8%9A%E0%B8%84%E0%B8%A3%E0%B8%B1%E0%B8%A7-</w:t>
        </w:r>
      </w:hyperlink>
    </w:p>
    <w:p w14:paraId="04B99932" w14:textId="3D87C06E" w:rsidR="00A05C34" w:rsidRPr="00391A3A" w:rsidRDefault="00794225" w:rsidP="008C2ECC">
      <w:pPr>
        <w:ind w:firstLine="720"/>
        <w:rPr>
          <w:rFonts w:ascii="TH SarabunPSK" w:hAnsi="TH SarabunPSK" w:cs="TH SarabunPSK"/>
          <w:sz w:val="30"/>
          <w:szCs w:val="30"/>
          <w:cs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t>สุทิน ชนะบุญ. (</w:t>
      </w:r>
      <w:r w:rsidRPr="00391A3A">
        <w:rPr>
          <w:rFonts w:ascii="TH SarabunPSK" w:hAnsi="TH SarabunPSK" w:cs="TH SarabunPSK" w:hint="cs"/>
          <w:sz w:val="30"/>
          <w:szCs w:val="30"/>
        </w:rPr>
        <w:t>2019).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การพัฒนาการบันทึกเวชระเบียนของทีมสหวิชาชีพโรงพยาบาลไชยวานอำเภอไชยวานจังหวัดอุดรธานี.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วารสารสาธารณสุข มหาวิทยาลัย บูรพา</w:t>
      </w:r>
      <w:r w:rsidRPr="00391A3A">
        <w:rPr>
          <w:rFonts w:ascii="TH SarabunPSK" w:hAnsi="TH SarabunPSK" w:cs="TH SarabunPSK" w:hint="cs"/>
          <w:sz w:val="30"/>
          <w:szCs w:val="30"/>
        </w:rPr>
        <w:t>,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12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(2), 1-14.</w:t>
      </w:r>
      <w:r w:rsidR="00CE4369"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สืบค้นจาก </w:t>
      </w:r>
      <w:r w:rsidR="00CE4369" w:rsidRPr="00391A3A">
        <w:rPr>
          <w:rFonts w:ascii="TH SarabunPSK" w:hAnsi="TH SarabunPSK" w:cs="TH SarabunPSK" w:hint="cs"/>
          <w:sz w:val="30"/>
          <w:szCs w:val="30"/>
        </w:rPr>
        <w:t>http://ojslib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>3.</w:t>
      </w:r>
      <w:r w:rsidR="00CE4369" w:rsidRPr="00391A3A">
        <w:rPr>
          <w:rFonts w:ascii="TH SarabunPSK" w:hAnsi="TH SarabunPSK" w:cs="TH SarabunPSK" w:hint="cs"/>
          <w:sz w:val="30"/>
          <w:szCs w:val="30"/>
        </w:rPr>
        <w:t>buu.in.th/</w:t>
      </w:r>
      <w:proofErr w:type="spellStart"/>
      <w:r w:rsidR="00CE4369" w:rsidRPr="00391A3A">
        <w:rPr>
          <w:rFonts w:ascii="TH SarabunPSK" w:hAnsi="TH SarabunPSK" w:cs="TH SarabunPSK" w:hint="cs"/>
          <w:sz w:val="30"/>
          <w:szCs w:val="30"/>
        </w:rPr>
        <w:t>index.php</w:t>
      </w:r>
      <w:proofErr w:type="spellEnd"/>
      <w:r w:rsidR="00CE4369" w:rsidRPr="00391A3A">
        <w:rPr>
          <w:rFonts w:ascii="TH SarabunPSK" w:hAnsi="TH SarabunPSK" w:cs="TH SarabunPSK" w:hint="cs"/>
          <w:sz w:val="30"/>
          <w:szCs w:val="30"/>
        </w:rPr>
        <w:t>/health/article/view/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>5749</w:t>
      </w:r>
    </w:p>
    <w:p w14:paraId="2741E2EA" w14:textId="29049DF9" w:rsidR="00794225" w:rsidRPr="00391A3A" w:rsidRDefault="00794225" w:rsidP="008C2ECC">
      <w:pPr>
        <w:rPr>
          <w:rFonts w:ascii="TH SarabunPSK" w:hAnsi="TH SarabunPSK" w:cs="TH SarabunPSK"/>
          <w:sz w:val="30"/>
          <w:szCs w:val="30"/>
        </w:rPr>
      </w:pPr>
      <w:r w:rsidRPr="00391A3A">
        <w:rPr>
          <w:rFonts w:ascii="TH SarabunPSK" w:hAnsi="TH SarabunPSK" w:cs="TH SarabunPSK" w:hint="cs"/>
          <w:sz w:val="30"/>
          <w:szCs w:val="30"/>
          <w:cs/>
        </w:rPr>
        <w:t>วน</w:t>
      </w:r>
      <w:proofErr w:type="spellStart"/>
      <w:r w:rsidRPr="00391A3A">
        <w:rPr>
          <w:rFonts w:ascii="TH SarabunPSK" w:hAnsi="TH SarabunPSK" w:cs="TH SarabunPSK" w:hint="cs"/>
          <w:sz w:val="30"/>
          <w:szCs w:val="30"/>
          <w:cs/>
        </w:rPr>
        <w:t>ัญญา</w:t>
      </w:r>
      <w:proofErr w:type="spellEnd"/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 แก้วแก้วปาน. (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2017). 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สัมพันธภาพครอบครัวกับปัญหาการกระทำความผิดในวัยรุ่น.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 </w:t>
      </w:r>
      <w:r w:rsidRPr="00391A3A">
        <w:rPr>
          <w:rFonts w:ascii="TH SarabunPSK" w:hAnsi="TH SarabunPSK" w:cs="TH SarabunPSK" w:hint="cs"/>
          <w:sz w:val="30"/>
          <w:szCs w:val="30"/>
        </w:rPr>
        <w:t>Veridian E-Journal</w:t>
      </w:r>
      <w:r w:rsidR="008E1CF9"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="008E1CF9" w:rsidRPr="00391A3A">
        <w:rPr>
          <w:rFonts w:ascii="TH SarabunPSK" w:hAnsi="TH SarabunPSK" w:cs="TH SarabunPSK" w:hint="cs"/>
          <w:color w:val="333333"/>
          <w:sz w:val="30"/>
          <w:szCs w:val="30"/>
          <w:shd w:val="clear" w:color="auto" w:fill="FFFFFF"/>
          <w:cs/>
        </w:rPr>
        <w:t>สาขามนุษยศาสตร์สังคมศาสตร์และศิลปะ มหาวิทยาลัยศิลปกร</w:t>
      </w:r>
      <w:r w:rsidRPr="00391A3A">
        <w:rPr>
          <w:rFonts w:ascii="TH SarabunPSK" w:hAnsi="TH SarabunPSK" w:cs="TH SarabunPSK" w:hint="cs"/>
          <w:sz w:val="30"/>
          <w:szCs w:val="30"/>
        </w:rPr>
        <w:t>,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10</w:t>
      </w:r>
      <w:r w:rsidR="00CE4369" w:rsidRPr="00391A3A">
        <w:rPr>
          <w:rFonts w:ascii="TH SarabunPSK" w:hAnsi="TH SarabunPSK" w:cs="TH SarabunPSK"/>
          <w:sz w:val="30"/>
          <w:szCs w:val="30"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</w:rPr>
        <w:t>(1), 361-371.</w:t>
      </w:r>
      <w:r w:rsidR="00CE4369" w:rsidRPr="00391A3A">
        <w:rPr>
          <w:rFonts w:ascii="TH SarabunPSK" w:hAnsi="TH SarabunPSK" w:cs="TH SarabunPSK" w:hint="cs"/>
          <w:sz w:val="30"/>
          <w:szCs w:val="30"/>
        </w:rPr>
        <w:t xml:space="preserve"> 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>สืบค้นจาก</w:t>
      </w:r>
      <w:r w:rsidR="00CE4369" w:rsidRPr="00391A3A">
        <w:rPr>
          <w:rFonts w:ascii="TH SarabunPSK" w:hAnsi="TH SarabunPSK" w:cs="TH SarabunPSK" w:hint="cs"/>
          <w:sz w:val="30"/>
          <w:szCs w:val="30"/>
        </w:rPr>
        <w:t xml:space="preserve"> https://he02.tci-thaijo.org/index.php/Veridian-E-Journal/article/view/85969</w:t>
      </w:r>
    </w:p>
    <w:p w14:paraId="3CB5E298" w14:textId="0F1FC6F2" w:rsidR="00794225" w:rsidRPr="00391A3A" w:rsidRDefault="00794225" w:rsidP="008C2ECC">
      <w:pPr>
        <w:ind w:firstLine="720"/>
        <w:rPr>
          <w:rFonts w:ascii="TH SarabunPSK" w:hAnsi="TH SarabunPSK" w:cs="TH SarabunPSK"/>
          <w:sz w:val="30"/>
          <w:szCs w:val="30"/>
        </w:rPr>
      </w:pPr>
      <w:proofErr w:type="spellStart"/>
      <w:r w:rsidRPr="00391A3A">
        <w:rPr>
          <w:rFonts w:ascii="TH SarabunPSK" w:hAnsi="TH SarabunPSK" w:cs="TH SarabunPSK" w:hint="cs"/>
          <w:sz w:val="30"/>
          <w:szCs w:val="30"/>
          <w:cs/>
        </w:rPr>
        <w:t>วัล</w:t>
      </w:r>
      <w:proofErr w:type="spellEnd"/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ภา บูรณกลัศ. </w:t>
      </w:r>
      <w:r w:rsidRPr="00391A3A">
        <w:rPr>
          <w:rFonts w:ascii="TH SarabunPSK" w:hAnsi="TH SarabunPSK" w:cs="TH SarabunPSK" w:hint="cs"/>
          <w:sz w:val="30"/>
          <w:szCs w:val="30"/>
        </w:rPr>
        <w:t xml:space="preserve">(2560). 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ความสัมพันธ์ระหว่างพฤติกรรมการดูแลสุขภาพตนเองสัมพันธภาพในครอบครัวกับความสุขของผู้สูงอายุในชุมชนแห่งหนึ่ง เขตสายไหม กรุงเทพมหานคร. 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>วารสารพยาบาลตำรวจ, 9</w:t>
      </w:r>
      <w:r w:rsidR="00CE4369" w:rsidRPr="00391A3A">
        <w:rPr>
          <w:rFonts w:ascii="TH SarabunPSK" w:hAnsi="TH SarabunPSK" w:cs="TH SarabunPSK" w:hint="cs"/>
          <w:sz w:val="30"/>
          <w:szCs w:val="30"/>
          <w:cs/>
        </w:rPr>
        <w:t xml:space="preserve"> </w:t>
      </w: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(2),24-26. สืบค้นจาก </w:t>
      </w:r>
      <w:r w:rsidRPr="00391A3A">
        <w:rPr>
          <w:rFonts w:ascii="TH SarabunPSK" w:hAnsi="TH SarabunPSK" w:cs="TH SarabunPSK" w:hint="cs"/>
          <w:sz w:val="30"/>
          <w:szCs w:val="30"/>
        </w:rPr>
        <w:t>ile:///C:/Users/User/Downloads/107952-Article%20Text-274811-2-10-20180226.pdf</w:t>
      </w:r>
    </w:p>
    <w:p w14:paraId="34DDDA95" w14:textId="4FCB1F91" w:rsidR="00587627" w:rsidRPr="00391A3A" w:rsidRDefault="0080081A" w:rsidP="00794225">
      <w:pPr>
        <w:ind w:firstLine="720"/>
        <w:rPr>
          <w:rFonts w:ascii="TH SarabunPSK" w:hAnsi="TH SarabunPSK" w:cs="TH SarabunPSK"/>
          <w:sz w:val="30"/>
          <w:szCs w:val="30"/>
          <w:cs/>
        </w:rPr>
      </w:pPr>
      <w:r w:rsidRPr="00391A3A">
        <w:rPr>
          <w:rFonts w:ascii="TH SarabunPSK" w:hAnsi="TH SarabunPSK" w:cs="TH SarabunPSK" w:hint="cs"/>
          <w:sz w:val="30"/>
          <w:szCs w:val="30"/>
          <w:shd w:val="clear" w:color="auto" w:fill="FFFFFF"/>
        </w:rPr>
        <w:t>Fabio Pagnotta. (</w:t>
      </w:r>
      <w:r w:rsidRPr="00391A3A">
        <w:rPr>
          <w:rFonts w:ascii="TH SarabunPSK" w:hAnsi="TH SarabunPSK" w:cs="TH SarabunPSK" w:hint="cs"/>
          <w:sz w:val="30"/>
          <w:szCs w:val="30"/>
          <w:shd w:val="clear" w:color="auto" w:fill="FFFFFF"/>
          <w:cs/>
        </w:rPr>
        <w:t xml:space="preserve">2551). </w:t>
      </w:r>
      <w:proofErr w:type="spellStart"/>
      <w:r w:rsidRPr="00391A3A">
        <w:rPr>
          <w:rFonts w:ascii="TH SarabunPSK" w:hAnsi="TH SarabunPSK" w:cs="TH SarabunPSK" w:hint="cs"/>
          <w:sz w:val="30"/>
          <w:szCs w:val="30"/>
        </w:rPr>
        <w:t>tudent</w:t>
      </w:r>
      <w:proofErr w:type="spellEnd"/>
      <w:r w:rsidRPr="00391A3A">
        <w:rPr>
          <w:rFonts w:ascii="TH SarabunPSK" w:hAnsi="TH SarabunPSK" w:cs="TH SarabunPSK" w:hint="cs"/>
          <w:sz w:val="30"/>
          <w:szCs w:val="30"/>
        </w:rPr>
        <w:t xml:space="preserve"> Alcohol Consumption</w:t>
      </w:r>
      <w:r w:rsidRPr="00391A3A">
        <w:rPr>
          <w:rFonts w:ascii="TH SarabunPSK" w:hAnsi="TH SarabunPSK" w:cs="TH SarabunPSK" w:hint="cs"/>
          <w:sz w:val="30"/>
          <w:szCs w:val="30"/>
          <w:cs/>
        </w:rPr>
        <w:t xml:space="preserve">. สืบค้น สืบค้น 12 พฤศจิกายน 2564, จาก </w:t>
      </w:r>
      <w:r w:rsidRPr="00391A3A">
        <w:rPr>
          <w:rFonts w:ascii="TH SarabunPSK" w:hAnsi="TH SarabunPSK" w:cs="TH SarabunPSK" w:hint="cs"/>
          <w:sz w:val="30"/>
          <w:szCs w:val="30"/>
        </w:rPr>
        <w:t>https://www.kaggle.com/uciml/student-alcohol-consumption</w:t>
      </w:r>
    </w:p>
    <w:p w14:paraId="0C8B4DD0" w14:textId="01D140DD" w:rsidR="00383264" w:rsidRPr="00391A3A" w:rsidRDefault="00391A3A" w:rsidP="00391A3A">
      <w:pPr>
        <w:ind w:firstLine="720"/>
        <w:rPr>
          <w:rFonts w:ascii="TH SarabunPSK" w:hAnsi="TH SarabunPSK" w:cs="TH SarabunPSK"/>
          <w:sz w:val="30"/>
          <w:szCs w:val="30"/>
        </w:rPr>
      </w:pPr>
      <w:r w:rsidRPr="00391A3A">
        <w:rPr>
          <w:rFonts w:ascii="TH SarabunPSK" w:hAnsi="TH SarabunPSK" w:cs="TH SarabunPSK"/>
          <w:sz w:val="30"/>
          <w:szCs w:val="30"/>
        </w:rPr>
        <w:t xml:space="preserve">Hair J.F., Black W.C., </w:t>
      </w:r>
      <w:proofErr w:type="spellStart"/>
      <w:r w:rsidRPr="00391A3A">
        <w:rPr>
          <w:rFonts w:ascii="TH SarabunPSK" w:hAnsi="TH SarabunPSK" w:cs="TH SarabunPSK"/>
          <w:sz w:val="30"/>
          <w:szCs w:val="30"/>
        </w:rPr>
        <w:t>Babin</w:t>
      </w:r>
      <w:proofErr w:type="spellEnd"/>
      <w:r w:rsidRPr="00391A3A">
        <w:rPr>
          <w:rFonts w:ascii="TH SarabunPSK" w:hAnsi="TH SarabunPSK" w:cs="TH SarabunPSK"/>
          <w:sz w:val="30"/>
          <w:szCs w:val="30"/>
        </w:rPr>
        <w:t xml:space="preserve"> B.J., Anderson R.E. &amp; Tatham R.L. (2006). Multivariate data analysis. (6th ed.). Pearson Prentice Hall: New Jersey.</w:t>
      </w:r>
    </w:p>
    <w:p w14:paraId="0FFF3104" w14:textId="230FD762" w:rsidR="00391A3A" w:rsidRPr="00391A3A" w:rsidRDefault="00391A3A" w:rsidP="00391A3A">
      <w:pPr>
        <w:ind w:firstLine="720"/>
        <w:rPr>
          <w:rFonts w:ascii="TH SarabunPSK" w:hAnsi="TH SarabunPSK" w:cs="TH SarabunPSK"/>
          <w:b/>
          <w:bCs/>
          <w:sz w:val="30"/>
          <w:szCs w:val="30"/>
          <w:cs/>
        </w:rPr>
      </w:pPr>
      <w:r w:rsidRPr="00391A3A">
        <w:rPr>
          <w:rFonts w:ascii="TH SarabunPSK" w:hAnsi="TH SarabunPSK" w:cs="TH SarabunPSK"/>
          <w:sz w:val="30"/>
          <w:szCs w:val="30"/>
        </w:rPr>
        <w:t>Kline, R. B. (2005). Principle and Practice of Structural Equation Modelling. 2nd edition. New York: The Guildford Press.</w:t>
      </w:r>
    </w:p>
    <w:sectPr w:rsidR="00391A3A" w:rsidRPr="00391A3A" w:rsidSect="0094373D">
      <w:pgSz w:w="11906" w:h="16838"/>
      <w:pgMar w:top="1440" w:right="1440" w:bottom="1440" w:left="216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58848B" w14:textId="77777777" w:rsidR="00CE1530" w:rsidRDefault="00CE1530" w:rsidP="00F56D59">
      <w:pPr>
        <w:spacing w:after="0" w:line="240" w:lineRule="auto"/>
      </w:pPr>
      <w:r>
        <w:separator/>
      </w:r>
    </w:p>
  </w:endnote>
  <w:endnote w:type="continuationSeparator" w:id="0">
    <w:p w14:paraId="193CAAF7" w14:textId="77777777" w:rsidR="00CE1530" w:rsidRDefault="00CE1530" w:rsidP="00F56D5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PSK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030B58" w14:textId="77777777" w:rsidR="00CE1530" w:rsidRDefault="00CE1530" w:rsidP="00F56D59">
      <w:pPr>
        <w:spacing w:after="0" w:line="240" w:lineRule="auto"/>
      </w:pPr>
      <w:r>
        <w:separator/>
      </w:r>
    </w:p>
  </w:footnote>
  <w:footnote w:type="continuationSeparator" w:id="0">
    <w:p w14:paraId="0A71F8D0" w14:textId="77777777" w:rsidR="00CE1530" w:rsidRDefault="00CE1530" w:rsidP="00F56D5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F6A37"/>
    <w:multiLevelType w:val="hybridMultilevel"/>
    <w:tmpl w:val="8A3A59B6"/>
    <w:lvl w:ilvl="0" w:tplc="4F90A95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7682BA3"/>
    <w:multiLevelType w:val="hybridMultilevel"/>
    <w:tmpl w:val="22AEE02C"/>
    <w:lvl w:ilvl="0" w:tplc="B90C841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248D680E"/>
    <w:multiLevelType w:val="hybridMultilevel"/>
    <w:tmpl w:val="912835A6"/>
    <w:lvl w:ilvl="0" w:tplc="0409000F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B797C98"/>
    <w:multiLevelType w:val="hybridMultilevel"/>
    <w:tmpl w:val="B450D3AC"/>
    <w:lvl w:ilvl="0" w:tplc="08167CD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42D82C22"/>
    <w:multiLevelType w:val="hybridMultilevel"/>
    <w:tmpl w:val="994A5AD0"/>
    <w:lvl w:ilvl="0" w:tplc="47E23AD8">
      <w:start w:val="1"/>
      <w:numFmt w:val="decimal"/>
      <w:lvlText w:val="%1."/>
      <w:lvlJc w:val="left"/>
      <w:pPr>
        <w:ind w:left="720" w:hanging="360"/>
      </w:pPr>
      <w:rPr>
        <w:rFonts w:hint="default"/>
        <w:b/>
        <w:bCs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946504C"/>
    <w:multiLevelType w:val="hybridMultilevel"/>
    <w:tmpl w:val="7B06F4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0B46C8"/>
    <w:multiLevelType w:val="hybridMultilevel"/>
    <w:tmpl w:val="2E20F206"/>
    <w:lvl w:ilvl="0" w:tplc="1EAE769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C95E70"/>
    <w:multiLevelType w:val="hybridMultilevel"/>
    <w:tmpl w:val="A5BCBCC8"/>
    <w:lvl w:ilvl="0" w:tplc="8E8061AE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1"/>
  </w:num>
  <w:num w:numId="5">
    <w:abstractNumId w:val="3"/>
  </w:num>
  <w:num w:numId="6">
    <w:abstractNumId w:val="7"/>
  </w:num>
  <w:num w:numId="7">
    <w:abstractNumId w:val="6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d09zstmffafmexrvhp9stbexstfvwz05w9&quot;&gt;Mook&lt;record-ids&gt;&lt;item&gt;1&lt;/item&gt;&lt;/record-ids&gt;&lt;/item&gt;&lt;/Libraries&gt;"/>
  </w:docVars>
  <w:rsids>
    <w:rsidRoot w:val="00C441EC"/>
    <w:rsid w:val="000111EF"/>
    <w:rsid w:val="00031154"/>
    <w:rsid w:val="000472B9"/>
    <w:rsid w:val="0005602C"/>
    <w:rsid w:val="00077A4A"/>
    <w:rsid w:val="00081287"/>
    <w:rsid w:val="000A3BF1"/>
    <w:rsid w:val="000B7517"/>
    <w:rsid w:val="000B78D3"/>
    <w:rsid w:val="000B7F55"/>
    <w:rsid w:val="0012461D"/>
    <w:rsid w:val="00125711"/>
    <w:rsid w:val="00133DDB"/>
    <w:rsid w:val="00134373"/>
    <w:rsid w:val="00143C3A"/>
    <w:rsid w:val="00153A9E"/>
    <w:rsid w:val="00155077"/>
    <w:rsid w:val="0016356D"/>
    <w:rsid w:val="00175CE7"/>
    <w:rsid w:val="0018210C"/>
    <w:rsid w:val="001831A5"/>
    <w:rsid w:val="00196724"/>
    <w:rsid w:val="001A48D6"/>
    <w:rsid w:val="001B2710"/>
    <w:rsid w:val="001B3D92"/>
    <w:rsid w:val="001B6DF4"/>
    <w:rsid w:val="001D173F"/>
    <w:rsid w:val="001E3AEA"/>
    <w:rsid w:val="001E674F"/>
    <w:rsid w:val="00204A65"/>
    <w:rsid w:val="002057C6"/>
    <w:rsid w:val="00215573"/>
    <w:rsid w:val="00215580"/>
    <w:rsid w:val="00217F4B"/>
    <w:rsid w:val="002236AC"/>
    <w:rsid w:val="00224737"/>
    <w:rsid w:val="00224F24"/>
    <w:rsid w:val="0023309E"/>
    <w:rsid w:val="00234B76"/>
    <w:rsid w:val="002469C9"/>
    <w:rsid w:val="002520AD"/>
    <w:rsid w:val="00282CB0"/>
    <w:rsid w:val="0029173E"/>
    <w:rsid w:val="00297442"/>
    <w:rsid w:val="002A1195"/>
    <w:rsid w:val="002A2C49"/>
    <w:rsid w:val="002A6785"/>
    <w:rsid w:val="002A6DEE"/>
    <w:rsid w:val="002C0663"/>
    <w:rsid w:val="002C4F5E"/>
    <w:rsid w:val="002D6144"/>
    <w:rsid w:val="002E57FC"/>
    <w:rsid w:val="002E5A85"/>
    <w:rsid w:val="002E7FB8"/>
    <w:rsid w:val="002F5E50"/>
    <w:rsid w:val="00301922"/>
    <w:rsid w:val="0030206B"/>
    <w:rsid w:val="00307F20"/>
    <w:rsid w:val="003305F7"/>
    <w:rsid w:val="00343D8A"/>
    <w:rsid w:val="00350355"/>
    <w:rsid w:val="00357288"/>
    <w:rsid w:val="0038012C"/>
    <w:rsid w:val="00383264"/>
    <w:rsid w:val="003908B6"/>
    <w:rsid w:val="00391A3A"/>
    <w:rsid w:val="00396145"/>
    <w:rsid w:val="003B29C6"/>
    <w:rsid w:val="003B35BC"/>
    <w:rsid w:val="003C13CE"/>
    <w:rsid w:val="003C27F6"/>
    <w:rsid w:val="003C47D0"/>
    <w:rsid w:val="00402973"/>
    <w:rsid w:val="00407C19"/>
    <w:rsid w:val="00415C15"/>
    <w:rsid w:val="004368F6"/>
    <w:rsid w:val="00436F77"/>
    <w:rsid w:val="00437CEC"/>
    <w:rsid w:val="004411A9"/>
    <w:rsid w:val="00441713"/>
    <w:rsid w:val="00442BA8"/>
    <w:rsid w:val="0045264A"/>
    <w:rsid w:val="004545F0"/>
    <w:rsid w:val="004566AA"/>
    <w:rsid w:val="00460727"/>
    <w:rsid w:val="004738C5"/>
    <w:rsid w:val="00493336"/>
    <w:rsid w:val="004A3474"/>
    <w:rsid w:val="004B344C"/>
    <w:rsid w:val="004C3719"/>
    <w:rsid w:val="004C451E"/>
    <w:rsid w:val="004D3001"/>
    <w:rsid w:val="004D39F3"/>
    <w:rsid w:val="004D4DCE"/>
    <w:rsid w:val="00510BF5"/>
    <w:rsid w:val="00512CF7"/>
    <w:rsid w:val="00525B11"/>
    <w:rsid w:val="00527355"/>
    <w:rsid w:val="00532B47"/>
    <w:rsid w:val="005366CF"/>
    <w:rsid w:val="00546104"/>
    <w:rsid w:val="00551811"/>
    <w:rsid w:val="00557BA4"/>
    <w:rsid w:val="00583918"/>
    <w:rsid w:val="00587627"/>
    <w:rsid w:val="00591F63"/>
    <w:rsid w:val="005A178B"/>
    <w:rsid w:val="005A4CE5"/>
    <w:rsid w:val="005B03EA"/>
    <w:rsid w:val="005B6993"/>
    <w:rsid w:val="005E09EA"/>
    <w:rsid w:val="005E165D"/>
    <w:rsid w:val="005F3ECA"/>
    <w:rsid w:val="005F79E6"/>
    <w:rsid w:val="00602F41"/>
    <w:rsid w:val="00603A25"/>
    <w:rsid w:val="00605DFA"/>
    <w:rsid w:val="00607A9C"/>
    <w:rsid w:val="00620F13"/>
    <w:rsid w:val="0063552E"/>
    <w:rsid w:val="00644593"/>
    <w:rsid w:val="006750E1"/>
    <w:rsid w:val="00680B78"/>
    <w:rsid w:val="00682991"/>
    <w:rsid w:val="006A056C"/>
    <w:rsid w:val="006B0B95"/>
    <w:rsid w:val="006C38D6"/>
    <w:rsid w:val="006E458A"/>
    <w:rsid w:val="006F2D28"/>
    <w:rsid w:val="006F75D2"/>
    <w:rsid w:val="007117EA"/>
    <w:rsid w:val="0073040D"/>
    <w:rsid w:val="0073119D"/>
    <w:rsid w:val="0074154B"/>
    <w:rsid w:val="007447E9"/>
    <w:rsid w:val="00776817"/>
    <w:rsid w:val="00785060"/>
    <w:rsid w:val="00794225"/>
    <w:rsid w:val="007A1A67"/>
    <w:rsid w:val="007B4EBE"/>
    <w:rsid w:val="007D06EB"/>
    <w:rsid w:val="007D0806"/>
    <w:rsid w:val="007E67E4"/>
    <w:rsid w:val="0080081A"/>
    <w:rsid w:val="008137FE"/>
    <w:rsid w:val="00814A7A"/>
    <w:rsid w:val="008162D3"/>
    <w:rsid w:val="008234F2"/>
    <w:rsid w:val="00827E8F"/>
    <w:rsid w:val="008410FC"/>
    <w:rsid w:val="00842879"/>
    <w:rsid w:val="008465FB"/>
    <w:rsid w:val="0085026F"/>
    <w:rsid w:val="00881498"/>
    <w:rsid w:val="0088191E"/>
    <w:rsid w:val="00884A2C"/>
    <w:rsid w:val="008938BF"/>
    <w:rsid w:val="008C0674"/>
    <w:rsid w:val="008C2ECC"/>
    <w:rsid w:val="008D6DFA"/>
    <w:rsid w:val="008E1CF9"/>
    <w:rsid w:val="008E557A"/>
    <w:rsid w:val="008E7F00"/>
    <w:rsid w:val="00910C09"/>
    <w:rsid w:val="00924FAD"/>
    <w:rsid w:val="00933844"/>
    <w:rsid w:val="00937A94"/>
    <w:rsid w:val="00941FCD"/>
    <w:rsid w:val="0094373D"/>
    <w:rsid w:val="00945610"/>
    <w:rsid w:val="00947F17"/>
    <w:rsid w:val="00964A69"/>
    <w:rsid w:val="00972195"/>
    <w:rsid w:val="009B1A4F"/>
    <w:rsid w:val="009B679A"/>
    <w:rsid w:val="009C0A49"/>
    <w:rsid w:val="009E3DAD"/>
    <w:rsid w:val="009E4C57"/>
    <w:rsid w:val="009F4342"/>
    <w:rsid w:val="009F7D57"/>
    <w:rsid w:val="00A01E92"/>
    <w:rsid w:val="00A05635"/>
    <w:rsid w:val="00A05C34"/>
    <w:rsid w:val="00A06866"/>
    <w:rsid w:val="00A91DFC"/>
    <w:rsid w:val="00A933C8"/>
    <w:rsid w:val="00A93E7F"/>
    <w:rsid w:val="00A953A1"/>
    <w:rsid w:val="00AA1C5F"/>
    <w:rsid w:val="00AA2397"/>
    <w:rsid w:val="00AA2547"/>
    <w:rsid w:val="00AD48E2"/>
    <w:rsid w:val="00AF43C8"/>
    <w:rsid w:val="00B25558"/>
    <w:rsid w:val="00B32D96"/>
    <w:rsid w:val="00B77029"/>
    <w:rsid w:val="00B8392F"/>
    <w:rsid w:val="00B86310"/>
    <w:rsid w:val="00BB0139"/>
    <w:rsid w:val="00BB38F2"/>
    <w:rsid w:val="00BD5AD5"/>
    <w:rsid w:val="00BD761C"/>
    <w:rsid w:val="00BE113D"/>
    <w:rsid w:val="00BE22FD"/>
    <w:rsid w:val="00C0131E"/>
    <w:rsid w:val="00C112FA"/>
    <w:rsid w:val="00C326B0"/>
    <w:rsid w:val="00C3545F"/>
    <w:rsid w:val="00C441EC"/>
    <w:rsid w:val="00C45946"/>
    <w:rsid w:val="00C64897"/>
    <w:rsid w:val="00C65ECE"/>
    <w:rsid w:val="00C768C7"/>
    <w:rsid w:val="00C872E5"/>
    <w:rsid w:val="00CD5D97"/>
    <w:rsid w:val="00CE1530"/>
    <w:rsid w:val="00CE4369"/>
    <w:rsid w:val="00CF5762"/>
    <w:rsid w:val="00D03B5A"/>
    <w:rsid w:val="00D15256"/>
    <w:rsid w:val="00D24E0F"/>
    <w:rsid w:val="00D3204D"/>
    <w:rsid w:val="00D40216"/>
    <w:rsid w:val="00D458B7"/>
    <w:rsid w:val="00D46568"/>
    <w:rsid w:val="00D60F9C"/>
    <w:rsid w:val="00D652C9"/>
    <w:rsid w:val="00D72952"/>
    <w:rsid w:val="00D741A3"/>
    <w:rsid w:val="00D85DEA"/>
    <w:rsid w:val="00D93622"/>
    <w:rsid w:val="00D95B67"/>
    <w:rsid w:val="00D960AE"/>
    <w:rsid w:val="00D964D7"/>
    <w:rsid w:val="00DA2134"/>
    <w:rsid w:val="00DE5CD7"/>
    <w:rsid w:val="00E42391"/>
    <w:rsid w:val="00E50AD4"/>
    <w:rsid w:val="00E56291"/>
    <w:rsid w:val="00E604E1"/>
    <w:rsid w:val="00E65B4E"/>
    <w:rsid w:val="00E707B1"/>
    <w:rsid w:val="00E71D63"/>
    <w:rsid w:val="00E74B0D"/>
    <w:rsid w:val="00EA2ABF"/>
    <w:rsid w:val="00EA3DE3"/>
    <w:rsid w:val="00EE1B0C"/>
    <w:rsid w:val="00F04EFE"/>
    <w:rsid w:val="00F051C5"/>
    <w:rsid w:val="00F11AF9"/>
    <w:rsid w:val="00F178EE"/>
    <w:rsid w:val="00F3373E"/>
    <w:rsid w:val="00F33C90"/>
    <w:rsid w:val="00F4525B"/>
    <w:rsid w:val="00F56D59"/>
    <w:rsid w:val="00F622F6"/>
    <w:rsid w:val="00F6255B"/>
    <w:rsid w:val="00F71F4A"/>
    <w:rsid w:val="00F75A6B"/>
    <w:rsid w:val="00F77261"/>
    <w:rsid w:val="00F80406"/>
    <w:rsid w:val="00F86F4D"/>
    <w:rsid w:val="00F93385"/>
    <w:rsid w:val="00FA5751"/>
    <w:rsid w:val="00FB147B"/>
    <w:rsid w:val="00FC0E6D"/>
    <w:rsid w:val="00FD448E"/>
    <w:rsid w:val="00FE4754"/>
    <w:rsid w:val="00FE576B"/>
    <w:rsid w:val="00FF4A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C17832"/>
  <w15:chartTrackingRefBased/>
  <w15:docId w15:val="{C2BAAB5C-20E6-44D0-B1FE-1E65819ADD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441EC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uiPriority w:val="1"/>
    <w:qFormat/>
    <w:rsid w:val="00224F24"/>
    <w:pPr>
      <w:spacing w:after="0" w:line="240" w:lineRule="auto"/>
    </w:pPr>
  </w:style>
  <w:style w:type="character" w:styleId="a4">
    <w:name w:val="Placeholder Text"/>
    <w:basedOn w:val="a0"/>
    <w:uiPriority w:val="99"/>
    <w:semiHidden/>
    <w:rsid w:val="00D964D7"/>
    <w:rPr>
      <w:color w:val="808080"/>
    </w:rPr>
  </w:style>
  <w:style w:type="character" w:styleId="a5">
    <w:name w:val="Strong"/>
    <w:basedOn w:val="a0"/>
    <w:uiPriority w:val="22"/>
    <w:qFormat/>
    <w:rsid w:val="009F4342"/>
    <w:rPr>
      <w:b/>
      <w:bCs/>
    </w:rPr>
  </w:style>
  <w:style w:type="paragraph" w:styleId="a6">
    <w:name w:val="List Paragraph"/>
    <w:basedOn w:val="a"/>
    <w:uiPriority w:val="34"/>
    <w:qFormat/>
    <w:rsid w:val="00357288"/>
    <w:pPr>
      <w:ind w:left="720"/>
      <w:contextualSpacing/>
    </w:pPr>
  </w:style>
  <w:style w:type="table" w:styleId="a7">
    <w:name w:val="Table Grid"/>
    <w:basedOn w:val="a1"/>
    <w:uiPriority w:val="39"/>
    <w:rsid w:val="006F2D2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endnote text"/>
    <w:basedOn w:val="a"/>
    <w:link w:val="a9"/>
    <w:uiPriority w:val="99"/>
    <w:semiHidden/>
    <w:unhideWhenUsed/>
    <w:rsid w:val="00F56D59"/>
    <w:pPr>
      <w:spacing w:after="0" w:line="240" w:lineRule="auto"/>
    </w:pPr>
    <w:rPr>
      <w:sz w:val="20"/>
      <w:szCs w:val="25"/>
    </w:rPr>
  </w:style>
  <w:style w:type="character" w:customStyle="1" w:styleId="a9">
    <w:name w:val="ข้อความอ้างอิงท้ายเรื่อง อักขระ"/>
    <w:basedOn w:val="a0"/>
    <w:link w:val="a8"/>
    <w:uiPriority w:val="99"/>
    <w:semiHidden/>
    <w:rsid w:val="00F56D59"/>
    <w:rPr>
      <w:sz w:val="20"/>
      <w:szCs w:val="25"/>
    </w:rPr>
  </w:style>
  <w:style w:type="character" w:styleId="aa">
    <w:name w:val="endnote reference"/>
    <w:basedOn w:val="a0"/>
    <w:uiPriority w:val="99"/>
    <w:semiHidden/>
    <w:unhideWhenUsed/>
    <w:rsid w:val="00F56D59"/>
    <w:rPr>
      <w:sz w:val="32"/>
      <w:szCs w:val="32"/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F56D5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อักขระ"/>
    <w:basedOn w:val="a0"/>
    <w:link w:val="EndNoteBibliographyTitle"/>
    <w:rsid w:val="00F56D59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F56D5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อักขระ"/>
    <w:basedOn w:val="a0"/>
    <w:link w:val="EndNoteBibliography"/>
    <w:rsid w:val="00F56D59"/>
    <w:rPr>
      <w:rFonts w:ascii="Calibri" w:hAnsi="Calibri" w:cs="Calibri"/>
      <w:noProof/>
    </w:rPr>
  </w:style>
  <w:style w:type="character" w:styleId="ab">
    <w:name w:val="Hyperlink"/>
    <w:basedOn w:val="a0"/>
    <w:uiPriority w:val="99"/>
    <w:unhideWhenUsed/>
    <w:rsid w:val="00383264"/>
    <w:rPr>
      <w:color w:val="0000FF"/>
      <w:u w:val="single"/>
    </w:rPr>
  </w:style>
  <w:style w:type="character" w:styleId="ac">
    <w:name w:val="Unresolved Mention"/>
    <w:basedOn w:val="a0"/>
    <w:uiPriority w:val="99"/>
    <w:semiHidden/>
    <w:unhideWhenUsed/>
    <w:rsid w:val="00A05C34"/>
    <w:rPr>
      <w:color w:val="605E5C"/>
      <w:shd w:val="clear" w:color="auto" w:fill="E1DFDD"/>
    </w:rPr>
  </w:style>
  <w:style w:type="paragraph" w:styleId="ad">
    <w:name w:val="header"/>
    <w:basedOn w:val="a"/>
    <w:link w:val="ae"/>
    <w:uiPriority w:val="99"/>
    <w:unhideWhenUsed/>
    <w:rsid w:val="00D60F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e">
    <w:name w:val="หัวกระดาษ อักขระ"/>
    <w:basedOn w:val="a0"/>
    <w:link w:val="ad"/>
    <w:uiPriority w:val="99"/>
    <w:rsid w:val="00D60F9C"/>
  </w:style>
  <w:style w:type="paragraph" w:styleId="af">
    <w:name w:val="footer"/>
    <w:basedOn w:val="a"/>
    <w:link w:val="af0"/>
    <w:uiPriority w:val="99"/>
    <w:unhideWhenUsed/>
    <w:rsid w:val="00D60F9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f0">
    <w:name w:val="ท้ายกระดาษ อักขระ"/>
    <w:basedOn w:val="a0"/>
    <w:link w:val="af"/>
    <w:uiPriority w:val="99"/>
    <w:rsid w:val="00D60F9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374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2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500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48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9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03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8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/Users/User/Downloads/130876%E0%B9%84%E0%B8%9F%E0%B8%A5%E0%B9%8C%E0%B8%9A%E0%B8%97%E0%B8%84%E0%B8%A7%E0%B8%B2%E0%B8%A1-344843-1-10-20180627.pdf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l.facebook.com/l.php?u=https%3A%2F%2Fwww.pobpad.com%2F%25E0%25B8%259B%25E0%25B8%25B1%25E0%25B8%258D%25E0%25B8%25AB%25E0%25B8%25B2%25E0%25B8%2584%25E0%25B8%25A3%25E0%25B8%25AD%25E0%25B8%259A%25E0%25B8%2584%25E0%25B8%25A3%25E0%25B8%25B1%25E0%25B8%25A7-%25E0%25B8%25AA%25E0%25B8%25B2%25E0%25B9%2580%25E0%25B8%25AB%25E0%25B8%2595%25E0%25B8%25B8%25E0%25B8%2584%25E0%25B8%25A7%25E0%25B8%25B2%3Ffbclid%3DIwAR18RFYlCWSRavMoEIaoPfDEgdAQPk4CXgMqnDSxMVXk0JFXFRvUeGvwx6Q&amp;h=AT0TxAQtRi7cGuZ-g0HLbkO5itmx3A5n9EIg0hx0O1zMDQB5bUgHtZYJLBXzSnbnl3Slw7GnySM7yA0njUZ27ssBGnj7Aj-SujYkzGLcb_idR6RLiWaw6myo61ctyZ1KDfxPFAbVNiNF-9FQXAd-_w" TargetMode="Externa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2B0160-D232-4614-AD5B-E959ADC0C56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7</TotalTime>
  <Pages>17</Pages>
  <Words>4345</Words>
  <Characters>24768</Characters>
  <Application>Microsoft Office Word</Application>
  <DocSecurity>0</DocSecurity>
  <Lines>206</Lines>
  <Paragraphs>58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0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PEE</cp:lastModifiedBy>
  <cp:revision>12</cp:revision>
  <cp:lastPrinted>2021-11-19T08:59:00Z</cp:lastPrinted>
  <dcterms:created xsi:type="dcterms:W3CDTF">2021-11-19T09:05:00Z</dcterms:created>
  <dcterms:modified xsi:type="dcterms:W3CDTF">2021-11-25T18:14:00Z</dcterms:modified>
</cp:coreProperties>
</file>